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ins w:id="4" w:author="Tran, Quynh" w:date="2019-05-22T11:39:00Z"/>
          <w:rFonts w:asciiTheme="minorHAnsi" w:hAnsiTheme="minorHAnsi"/>
        </w:rPr>
      </w:pPr>
      <w:ins w:id="5" w:author="Stephenson, Erin" w:date="2019-06-03T12:39:00Z">
        <w:r>
          <w:rPr>
            <w:rFonts w:asciiTheme="minorHAnsi" w:hAnsiTheme="minorHAnsi"/>
          </w:rPr>
          <w:t>EJS: University of Tennessee Health Science Center, Department’s of Physiology and Pediatrics,</w:t>
        </w:r>
      </w:ins>
      <w:ins w:id="6" w:author="Stephenson, Erin" w:date="2019-06-03T12:40:00Z">
        <w:r>
          <w:rPr>
            <w:rFonts w:asciiTheme="minorHAnsi" w:hAnsiTheme="minorHAnsi"/>
          </w:rPr>
          <w:t xml:space="preserve"> Memphis, TN; Children’s Foundation Research Institute, Le Bonheur Children’s Hospital, Memphis, TN</w:t>
        </w:r>
      </w:ins>
    </w:p>
    <w:p w14:paraId="0C31C8C0" w14:textId="27AFF742" w:rsidR="00A2080F" w:rsidRPr="00420169" w:rsidRDefault="00A2080F" w:rsidP="00EF624B">
      <w:pPr>
        <w:jc w:val="both"/>
        <w:rPr>
          <w:ins w:id="7" w:author="Tran, Quynh" w:date="2019-06-03T10:27:00Z"/>
          <w:rFonts w:asciiTheme="minorHAnsi" w:hAnsiTheme="minorHAnsi"/>
        </w:rPr>
      </w:pPr>
      <w:ins w:id="8" w:author="Tran, Quynh" w:date="2019-05-22T11:39:00Z">
        <w:r>
          <w:rPr>
            <w:rFonts w:asciiTheme="minorHAnsi" w:hAnsiTheme="minorHAnsi"/>
          </w:rPr>
          <w:t>QTT: Universit</w:t>
        </w:r>
      </w:ins>
      <w:ins w:id="9" w:author="Tran, Quynh" w:date="2019-05-22T11:40:00Z">
        <w:r>
          <w:rPr>
            <w:rFonts w:asciiTheme="minorHAnsi" w:hAnsiTheme="minorHAnsi"/>
          </w:rPr>
          <w:t>y of Tennessee Health Science Center, Department of Preventive Medicine, Memphis, TN 381</w:t>
        </w:r>
      </w:ins>
      <w:ins w:id="10"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70294266"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09B3E8AE"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0C7C7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t>
      </w:r>
      <w:r w:rsidR="00C13E13" w:rsidRPr="00256914">
        <w:rPr>
          <w:rFonts w:asciiTheme="minorHAnsi" w:hAnsiTheme="minorHAnsi"/>
        </w:rPr>
        <w:lastRenderedPageBreak/>
        <w:t xml:space="preserve">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35F5A12F"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ins w:id="11" w:author="Alan Saltiel" w:date="2019-05-22T14:46:00Z">
        <w:r w:rsidR="00DA47E4">
          <w:rPr>
            <w:rFonts w:asciiTheme="minorHAnsi" w:hAnsiTheme="minorHAnsi"/>
          </w:rPr>
          <w:t xml:space="preserve"> </w:t>
        </w:r>
      </w:ins>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Unless otherwise stated, animals were fed a normal chow diet from Harlan Teklad</w:t>
      </w:r>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1BDF58F8"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Tg(</w:t>
      </w:r>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r w:rsidR="00996376" w:rsidRPr="00B17BC0">
        <w:rPr>
          <w:rFonts w:asciiTheme="minorHAnsi" w:hAnsiTheme="minorHAnsi"/>
          <w:bCs/>
        </w:rPr>
        <w:t xml:space="preserv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floxed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r w:rsidR="00F85478">
        <w:rPr>
          <w:rFonts w:asciiTheme="minorHAnsi" w:hAnsiTheme="minorHAnsi"/>
          <w:bCs/>
        </w:rPr>
        <w:t>wild-type</w:t>
      </w:r>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5C07484E" w:rsidR="00540EBE" w:rsidRDefault="000E5C10" w:rsidP="00EF624B">
      <w:pPr>
        <w:jc w:val="both"/>
        <w:rPr>
          <w:ins w:id="12" w:author="Stephenson, Erin [2]" w:date="2019-07-16T16:24:00Z"/>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 xml:space="preserve">(dorsolumbar-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204C8C">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Energy expenditure was calculated as heat, using the Lusk equation in Oxymax software (Columbus Instruments, Columbus, OH)</w:t>
      </w:r>
      <w:r w:rsidR="002831C7">
        <w:rPr>
          <w:rFonts w:asciiTheme="minorHAnsi" w:hAnsiTheme="minorHAnsi"/>
        </w:rPr>
        <w:t>, and rates of carbohydrate and lipid oxidation were calculated according to Péronnet and Massicotte</w:t>
      </w:r>
      <w:r w:rsidR="00193BA1">
        <w:rPr>
          <w:rFonts w:asciiTheme="minorHAnsi" w:hAnsiTheme="minorHAnsi"/>
        </w:rPr>
        <w:t>[</w:t>
      </w:r>
      <w:commentRangeStart w:id="13"/>
      <w:r w:rsidR="00193BA1" w:rsidRPr="00FA211F">
        <w:rPr>
          <w:rFonts w:asciiTheme="minorHAnsi" w:hAnsiTheme="minorHAnsi"/>
          <w:highlight w:val="yellow"/>
        </w:rPr>
        <w:t>REF</w:t>
      </w:r>
      <w:commentRangeEnd w:id="13"/>
      <w:r w:rsidR="00193BA1" w:rsidRPr="00FA211F">
        <w:rPr>
          <w:rStyle w:val="CommentReference"/>
          <w:rFonts w:asciiTheme="minorHAnsi" w:hAnsiTheme="minorHAnsi" w:cstheme="minorBidi"/>
          <w:highlight w:val="yellow"/>
        </w:rPr>
        <w:commentReference w:id="13"/>
      </w:r>
      <w:r w:rsidR="00193BA1">
        <w:rPr>
          <w:rFonts w:asciiTheme="minorHAnsi" w:hAnsiTheme="minorHAnsi"/>
        </w:rPr>
        <w:t>]</w:t>
      </w:r>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r w:rsidR="00193BA1">
        <w:rPr>
          <w:rFonts w:asciiTheme="minorHAnsi" w:hAnsiTheme="minorHAnsi"/>
        </w:rPr>
        <w:t>occuring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671C2372" w:rsidR="00540EBE" w:rsidRDefault="00540EBE" w:rsidP="00540EBE">
      <w:pPr>
        <w:pStyle w:val="Heading2"/>
        <w:jc w:val="both"/>
        <w:rPr>
          <w:rFonts w:asciiTheme="minorHAnsi" w:hAnsiTheme="minorHAnsi"/>
        </w:rPr>
      </w:pPr>
      <w:commentRangeStart w:id="14"/>
      <w:r>
        <w:rPr>
          <w:rFonts w:asciiTheme="minorHAnsi" w:hAnsiTheme="minorHAnsi"/>
        </w:rPr>
        <w:t>Hyperinsulinemic Euglyceimc Clamp</w:t>
      </w:r>
      <w:r w:rsidR="00A84E74">
        <w:rPr>
          <w:rFonts w:asciiTheme="minorHAnsi" w:hAnsiTheme="minorHAnsi"/>
        </w:rPr>
        <w:t xml:space="preserve"> and Tissue 2-Deoxyglucose Uptake</w:t>
      </w:r>
      <w:commentRangeEnd w:id="14"/>
      <w:r w:rsidR="00A84E74">
        <w:rPr>
          <w:rStyle w:val="CommentReference"/>
          <w:rFonts w:asciiTheme="minorHAnsi" w:eastAsiaTheme="minorEastAsia" w:hAnsiTheme="minorHAnsi" w:cstheme="minorBidi"/>
          <w:b w:val="0"/>
          <w:bCs w:val="0"/>
          <w:color w:val="auto"/>
        </w:rPr>
        <w:commentReference w:id="14"/>
      </w:r>
    </w:p>
    <w:p w14:paraId="609ADDB8" w14:textId="5221D7A4" w:rsidR="00502BBA" w:rsidRPr="00EE6832" w:rsidRDefault="00540EBE" w:rsidP="00540EBE">
      <w:pPr>
        <w:rPr>
          <w:rFonts w:asciiTheme="minorHAnsi" w:hAnsiTheme="minorHAnsi"/>
        </w:rPr>
      </w:pPr>
      <w:r w:rsidRPr="00F263F7">
        <w:rPr>
          <w:rFonts w:asciiTheme="minorHAnsi" w:hAnsiTheme="minorHAnsi"/>
          <w:highlight w:val="yellow"/>
        </w:rPr>
        <w:t xml:space="preserve">Need to add methods for clamp </w:t>
      </w:r>
      <w:r w:rsidR="00A84E74">
        <w:rPr>
          <w:rFonts w:asciiTheme="minorHAnsi" w:hAnsiTheme="minorHAnsi"/>
          <w:highlight w:val="yellow"/>
        </w:rPr>
        <w:t xml:space="preserve">and 2DG uptake experiments </w:t>
      </w:r>
      <w:r w:rsidRPr="00F263F7">
        <w:rPr>
          <w:rFonts w:asciiTheme="minorHAnsi" w:hAnsiTheme="minorHAnsi"/>
          <w:highlight w:val="yellow"/>
        </w:rPr>
        <w:t>here.</w:t>
      </w:r>
    </w:p>
    <w:p w14:paraId="15DFEC3D" w14:textId="0704411B" w:rsidR="00540EBE" w:rsidRDefault="00540EBE" w:rsidP="00EF624B">
      <w:pPr>
        <w:jc w:val="both"/>
        <w:rPr>
          <w:ins w:id="15" w:author="Stephenson, Erin [2]" w:date="2019-07-16T16:27:00Z"/>
          <w:rFonts w:asciiTheme="minorHAnsi" w:hAnsiTheme="minorHAnsi"/>
        </w:rPr>
      </w:pP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7777777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Echo MRI1100, Houston, TX) and lean mass values were used to calculate insulin dose (1 U/kg of lean mass; Humulin R-100, Lilly, U.S.A). On the day of the test, fasting blood glucose concentrations were determined following a 6 hr fast, after which mice received an intraperitoneal injection of insulin</w:t>
      </w:r>
      <w:r>
        <w:rPr>
          <w:rFonts w:asciiTheme="minorHAnsi" w:hAnsiTheme="minorHAnsi"/>
        </w:rPr>
        <w:t xml:space="preserve"> diluted in PBS</w:t>
      </w:r>
      <w:r w:rsidRPr="00B17BC0">
        <w:rPr>
          <w:rFonts w:asciiTheme="minorHAnsi" w:hAnsiTheme="minorHAnsi"/>
        </w:rPr>
        <w:t>. Blood glucose was monitored over a two</w:t>
      </w:r>
      <w:r>
        <w:rPr>
          <w:rFonts w:asciiTheme="minorHAnsi" w:hAnsiTheme="minorHAnsi"/>
        </w:rPr>
        <w:t>-</w:t>
      </w:r>
      <w:r w:rsidRPr="00B17BC0">
        <w:rPr>
          <w:rFonts w:asciiTheme="minorHAnsi" w:hAnsiTheme="minorHAnsi"/>
        </w:rPr>
        <w:t>hour period post-injection (One Touch Ultra2 hand-held glucometer, LifeScan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ins w:id="16" w:author="Stephenson, Erin [2]" w:date="2019-07-16T16:27:00Z"/>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19146559" w:rsidR="00A269C3" w:rsidRPr="00540EBE" w:rsidRDefault="00A269C3" w:rsidP="00540EBE">
      <w:pPr>
        <w:rPr>
          <w:ins w:id="17" w:author="Stephenson, Erin [2]" w:date="2019-07-16T16:26:00Z"/>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a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μg) was enriched for Poly A RNA using </w:t>
      </w:r>
      <w:r w:rsidR="005208D2" w:rsidRPr="00540EBE">
        <w:rPr>
          <w:rFonts w:asciiTheme="minorHAnsi" w:hAnsiTheme="minorHAnsi" w:cstheme="minorBidi"/>
        </w:rPr>
        <w:t xml:space="preserve">an </w:t>
      </w:r>
      <w:r w:rsidRPr="00540EBE">
        <w:rPr>
          <w:rFonts w:asciiTheme="minorHAnsi" w:hAnsiTheme="minorHAnsi" w:cstheme="minorBidi"/>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540EBE">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8]"},"properties":{"noteIndex":0},"schema":"https://github.com/citation-style-language/schema/raw/master/csl-citation.json"}</w:instrText>
      </w:r>
      <w:r w:rsidRPr="00540EBE">
        <w:rPr>
          <w:rFonts w:asciiTheme="minorHAnsi" w:hAnsiTheme="minorHAnsi" w:cstheme="minorBidi"/>
        </w:rPr>
        <w:fldChar w:fldCharType="separate"/>
      </w:r>
      <w:r w:rsidR="00D72F59" w:rsidRPr="00540EBE">
        <w:rPr>
          <w:rFonts w:asciiTheme="minorHAnsi" w:hAnsiTheme="minorHAnsi" w:cstheme="minorBidi"/>
          <w:noProof/>
        </w:rPr>
        <w:t>[38]</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9]"},"properties":{"noteIndex":0},"schema":"https://github.com/citation-style-language/schema/raw/master/csl-citation.json"}</w:instrText>
      </w:r>
      <w:r w:rsidRPr="00540EBE">
        <w:rPr>
          <w:rFonts w:asciiTheme="minorHAnsi" w:hAnsiTheme="minorHAnsi" w:cstheme="minorBidi"/>
        </w:rPr>
        <w:fldChar w:fldCharType="separate"/>
      </w:r>
      <w:r w:rsidR="00D72F59" w:rsidRPr="00540EBE">
        <w:rPr>
          <w:rFonts w:asciiTheme="minorHAnsi" w:hAnsiTheme="minorHAnsi" w:cstheme="minorBidi"/>
          <w:noProof/>
        </w:rPr>
        <w:t>[39]</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 xml:space="preserve">to </w:t>
      </w:r>
      <w:r w:rsidRPr="00540EBE">
        <w:rPr>
          <w:rFonts w:asciiTheme="minorHAnsi" w:hAnsiTheme="minorHAnsi" w:cstheme="minorBidi"/>
        </w:rPr>
        <w:lastRenderedPageBreak/>
        <w:t>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HTSeq version 0.5.4p5 </w:t>
      </w:r>
      <w:r w:rsidRPr="00475DF6">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40]"},"properties":{"noteIndex":0},"schema":"https://github.com/citation-style-language/schema/raw/master/csl-citation.json"}</w:instrText>
      </w:r>
      <w:r w:rsidRPr="00475DF6">
        <w:rPr>
          <w:rFonts w:asciiTheme="minorHAnsi" w:hAnsiTheme="minorHAnsi" w:cstheme="minorBidi"/>
        </w:rPr>
        <w:fldChar w:fldCharType="separate"/>
      </w:r>
      <w:r w:rsidR="00D72F59" w:rsidRPr="00540EBE">
        <w:rPr>
          <w:rFonts w:asciiTheme="minorHAnsi" w:hAnsiTheme="minorHAnsi" w:cstheme="minorBidi"/>
          <w:noProof/>
        </w:rPr>
        <w:t>[40]</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1]"},"properties":{"noteIndex":0},"schema":"https://github.com/citation-style-language/schema/raw/master/csl-citation.json"}</w:instrText>
      </w:r>
      <w:r w:rsidR="00F346A2" w:rsidRPr="00475DF6">
        <w:rPr>
          <w:rFonts w:asciiTheme="minorHAnsi" w:hAnsiTheme="minorHAnsi" w:cstheme="minorBidi"/>
        </w:rPr>
        <w:fldChar w:fldCharType="separate"/>
      </w:r>
      <w:r w:rsidR="00D72F59" w:rsidRPr="00540EBE">
        <w:rPr>
          <w:rFonts w:asciiTheme="minorHAnsi" w:hAnsiTheme="minorHAnsi" w:cstheme="minorBidi"/>
          <w:noProof/>
        </w:rPr>
        <w:t>[41]</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Biocarta, </w:t>
      </w:r>
      <w:r w:rsidR="00631986" w:rsidRPr="00540EBE">
        <w:rPr>
          <w:rFonts w:asciiTheme="minorHAnsi" w:hAnsiTheme="minorHAnsi" w:cstheme="minorBidi"/>
        </w:rPr>
        <w:t xml:space="preserve">Reactome, </w:t>
      </w:r>
      <w:r w:rsidR="00B421EE" w:rsidRPr="00540EBE">
        <w:rPr>
          <w:rFonts w:asciiTheme="minorHAnsi" w:hAnsiTheme="minorHAnsi" w:cstheme="minorBidi"/>
        </w:rPr>
        <w:t xml:space="preserve">TRANSFAC and CGP provided as part of MSigDB v6.2 </w:t>
      </w:r>
      <w:r w:rsidR="00B421EE" w:rsidRPr="00475DF6">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2,43]"},"properties":{"noteIndex":0},"schema":"https://github.com/citation-style-language/schema/raw/master/csl-citation.json"}</w:instrText>
      </w:r>
      <w:r w:rsidR="00B421EE" w:rsidRPr="00475DF6">
        <w:rPr>
          <w:rFonts w:asciiTheme="minorHAnsi" w:hAnsiTheme="minorHAnsi" w:cstheme="minorBidi"/>
        </w:rPr>
        <w:fldChar w:fldCharType="separate"/>
      </w:r>
      <w:r w:rsidR="00D72F59" w:rsidRPr="00540EBE">
        <w:rPr>
          <w:rFonts w:asciiTheme="minorHAnsi" w:hAnsiTheme="minorHAnsi" w:cstheme="minorBidi"/>
          <w:noProof/>
        </w:rPr>
        <w:t>[42,43]</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ins w:id="18" w:author="Tran, Quynh" w:date="2019-05-23T12:04:00Z">
        <w:r w:rsidR="00B359CC" w:rsidRPr="00540EBE">
          <w:rPr>
            <w:rFonts w:asciiTheme="minorHAnsi" w:hAnsiTheme="minorHAnsi" w:cstheme="minorBidi"/>
          </w:rPr>
          <w:t>,</w:t>
        </w:r>
      </w:ins>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151C0" w:rsidRPr="00475DF6">
        <w:rPr>
          <w:rFonts w:asciiTheme="minorHAnsi" w:hAnsiTheme="minorHAnsi" w:cstheme="minorBidi"/>
        </w:rPr>
        <w:fldChar w:fldCharType="separate"/>
      </w:r>
      <w:r w:rsidR="00D72F59" w:rsidRPr="00540EBE">
        <w:rPr>
          <w:rFonts w:asciiTheme="minorHAnsi" w:hAnsiTheme="minorHAnsi" w:cstheme="minorBidi"/>
          <w:noProof/>
        </w:rPr>
        <w:t>[44]</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in RIPA buffer (50 mM Tris pH 7.4, 0.25% sodium deoxycholate, 1% NP40, 150 mM sodium choride, 1 mM EDTA, 100 μM sodium vanadate, 5mM sodium fluoride, 10 mM sodium pyrophosphate and 1X protease inhibitors) or HTNG buffer (50 mM HEPES, pH 7.4, 150 mM sodium chloride, 10% glycerol, 10% triton X-100 and 1X protease inhibitors) by mechanical disruption in a Qialyser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19"/>
      <w:r w:rsidRPr="00651EF5">
        <w:rPr>
          <w:rFonts w:asciiTheme="minorHAnsi" w:hAnsiTheme="minorHAnsi"/>
          <w:highlight w:val="yellow"/>
        </w:rPr>
        <w:t>(#)</w:t>
      </w:r>
      <w:commentRangeEnd w:id="19"/>
      <w:r w:rsidRPr="00651EF5">
        <w:rPr>
          <w:rStyle w:val="CommentReference"/>
          <w:rFonts w:asciiTheme="minorHAnsi" w:hAnsiTheme="minorHAnsi" w:cstheme="minorBidi"/>
          <w:highlight w:val="yellow"/>
        </w:rPr>
        <w:commentReference w:id="19"/>
      </w:r>
      <w:r w:rsidRPr="00EE6832">
        <w:rPr>
          <w:rFonts w:asciiTheme="minorHAnsi" w:hAnsiTheme="minorHAnsi"/>
        </w:rPr>
        <w:t xml:space="preserve">.  </w:t>
      </w:r>
      <w:r>
        <w:rPr>
          <w:rFonts w:asciiTheme="minorHAnsi" w:hAnsiTheme="minorHAnsi"/>
        </w:rPr>
        <w:t xml:space="preserve">Near infra-red secondary antibodies raised against rabbit (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on a LiCor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r w:rsidR="00A11350" w:rsidRPr="00EE6832">
        <w:rPr>
          <w:rFonts w:asciiTheme="minorHAnsi" w:hAnsiTheme="minorHAnsi"/>
          <w:b w:val="0"/>
          <w:color w:val="000000" w:themeColor="text1"/>
          <w:sz w:val="24"/>
          <w:szCs w:val="24"/>
        </w:rPr>
        <w:t xml:space="preserve">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3EEB3628"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204C8C">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204C8C">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7,48]"},"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9]"},"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 xml:space="preserve">All raw data and statistical </w:t>
      </w:r>
      <w:r w:rsidRPr="00EE6832">
        <w:rPr>
          <w:rFonts w:asciiTheme="minorHAnsi" w:hAnsiTheme="minorHAnsi"/>
        </w:rPr>
        <w:lastRenderedPageBreak/>
        <w:t>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70F1626C" w:rsidR="00EE7DA9" w:rsidRPr="008F623B" w:rsidRDefault="00F0463F" w:rsidP="00EF624B">
      <w:pPr>
        <w:jc w:val="both"/>
        <w:rPr>
          <w:rFonts w:asciiTheme="minorHAnsi" w:hAnsiTheme="minorHAnsi"/>
        </w:rPr>
      </w:pPr>
      <w:commentRangeStart w:id="20"/>
      <w:commentRangeStart w:id="21"/>
      <w:r w:rsidRPr="00EE6832">
        <w:rPr>
          <w:rFonts w:asciiTheme="minorHAnsi" w:hAnsiTheme="minorHAnsi"/>
        </w:rPr>
        <w:t>Both short</w:t>
      </w:r>
      <w:r w:rsidR="00651EF5">
        <w:rPr>
          <w:rFonts w:asciiTheme="minorHAnsi" w:hAnsiTheme="minorHAnsi"/>
        </w:rPr>
        <w:t>-</w:t>
      </w:r>
      <w:r w:rsidRPr="00EE6832">
        <w:rPr>
          <w:rFonts w:asciiTheme="minorHAnsi" w:hAnsiTheme="minorHAnsi"/>
        </w:rPr>
        <w:t xml:space="preserve">term overfeeding and obesity </w:t>
      </w:r>
      <w:r w:rsidR="00651EF5">
        <w:rPr>
          <w:rFonts w:asciiTheme="minorHAnsi" w:hAnsiTheme="minorHAnsi"/>
        </w:rPr>
        <w:t xml:space="preserve">can lead to </w:t>
      </w:r>
      <w:r w:rsidRPr="00EE6832">
        <w:rPr>
          <w:rFonts w:asciiTheme="minorHAnsi" w:hAnsiTheme="minorHAnsi"/>
        </w:rPr>
        <w:t>increase</w:t>
      </w:r>
      <w:r w:rsidR="00651EF5">
        <w:rPr>
          <w:rFonts w:asciiTheme="minorHAnsi" w:hAnsiTheme="minorHAnsi"/>
        </w:rPr>
        <w:t>s in</w:t>
      </w:r>
      <w:r w:rsidRPr="00EE6832">
        <w:rPr>
          <w:rFonts w:asciiTheme="minorHAnsi" w:hAnsiTheme="minorHAnsi"/>
        </w:rPr>
        <w:t xml:space="preserve"> energy expenditure.  </w:t>
      </w:r>
      <w:commentRangeEnd w:id="20"/>
      <w:r w:rsidR="008A00AE">
        <w:rPr>
          <w:rStyle w:val="CommentReference"/>
          <w:rFonts w:asciiTheme="minorHAnsi" w:hAnsiTheme="minorHAnsi" w:cstheme="minorBidi"/>
        </w:rPr>
        <w:commentReference w:id="20"/>
      </w:r>
      <w:commentRangeEnd w:id="21"/>
      <w:r w:rsidR="00651EF5">
        <w:rPr>
          <w:rStyle w:val="CommentReference"/>
          <w:rFonts w:asciiTheme="minorHAnsi" w:hAnsiTheme="minorHAnsi" w:cstheme="minorBidi"/>
        </w:rPr>
        <w:commentReference w:id="21"/>
      </w:r>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6D0C737F"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r w:rsidRPr="00DD4690">
        <w:rPr>
          <w:rFonts w:asciiTheme="minorHAnsi" w:hAnsiTheme="minorHAnsi"/>
          <w:i/>
        </w:rPr>
        <w:t>Ckmm-Cre</w:t>
      </w:r>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r w:rsidR="00643371">
        <w:rPr>
          <w:rFonts w:asciiTheme="minorHAnsi" w:hAnsiTheme="minorHAnsi"/>
        </w:rPr>
        <w:t>I</w:t>
      </w:r>
      <w:r w:rsidR="00350EC3">
        <w:rPr>
          <w:rFonts w:asciiTheme="minorHAnsi" w:hAnsiTheme="minorHAnsi"/>
        </w:rPr>
        <w:t>ncrease</w:t>
      </w:r>
      <w:r w:rsidR="00643371">
        <w:rPr>
          <w:rFonts w:asciiTheme="minorHAnsi" w:hAnsiTheme="minorHAnsi"/>
        </w:rPr>
        <w:t>s in energy expenditure</w:t>
      </w:r>
      <w:r w:rsidR="00DC6626" w:rsidRPr="00DD4690">
        <w:rPr>
          <w:rFonts w:asciiTheme="minorHAnsi" w:hAnsiTheme="minorHAnsi"/>
        </w:rPr>
        <w:t xml:space="preserve"> </w:t>
      </w:r>
      <w:r w:rsidR="00643371" w:rsidRPr="00DD4690">
        <w:rPr>
          <w:rFonts w:asciiTheme="minorHAnsi" w:hAnsiTheme="minorHAnsi"/>
        </w:rPr>
        <w:t>w</w:t>
      </w:r>
      <w:r w:rsidR="00643371">
        <w:rPr>
          <w:rFonts w:asciiTheme="minorHAnsi" w:hAnsiTheme="minorHAnsi"/>
        </w:rPr>
        <w:t>ere</w:t>
      </w:r>
      <w:r w:rsidR="00643371"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643371">
        <w:rPr>
          <w:rFonts w:asciiTheme="minorHAnsi" w:hAnsiTheme="minorHAnsi"/>
        </w:rPr>
        <w:t xml:space="preserve">, despite the </w:t>
      </w:r>
      <w:r w:rsidR="004829BA">
        <w:rPr>
          <w:rFonts w:asciiTheme="minorHAnsi" w:hAnsiTheme="minorHAnsi"/>
        </w:rPr>
        <w:t xml:space="preserve">greatest </w:t>
      </w:r>
      <w:r w:rsidR="00643371">
        <w:rPr>
          <w:rFonts w:asciiTheme="minorHAnsi" w:hAnsiTheme="minorHAnsi"/>
        </w:rPr>
        <w:t xml:space="preserve">energy expenditure </w:t>
      </w:r>
      <w:r w:rsidR="004829BA">
        <w:rPr>
          <w:rFonts w:asciiTheme="minorHAnsi" w:hAnsiTheme="minorHAnsi"/>
        </w:rPr>
        <w:t xml:space="preserve">differences primarily occuring during </w:t>
      </w:r>
      <w:r w:rsidR="00643371">
        <w:rPr>
          <w:rFonts w:asciiTheme="minorHAnsi" w:hAnsiTheme="minorHAnsi"/>
        </w:rPr>
        <w:t>the active phase</w:t>
      </w:r>
      <w:r w:rsidR="00B44CBD" w:rsidRPr="00DD4690">
        <w:rPr>
          <w:rFonts w:asciiTheme="minorHAnsi" w:hAnsiTheme="minorHAnsi"/>
        </w:rPr>
        <w:t>.</w:t>
      </w:r>
      <w:r w:rsidR="007F73C7" w:rsidRPr="00DD4690">
        <w:rPr>
          <w:rFonts w:asciiTheme="minorHAnsi" w:hAnsiTheme="minorHAnsi"/>
        </w:rPr>
        <w:t xml:space="preserve"> </w:t>
      </w:r>
      <w:r w:rsidR="00B44CBD" w:rsidRPr="00DD4690">
        <w:rPr>
          <w:rFonts w:asciiTheme="minorHAnsi" w:hAnsiTheme="minorHAnsi"/>
        </w:rPr>
        <w:t xml:space="preserve">Although ther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carbohydrate utilization) compared to their wild-typ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calculated 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w:t>
      </w:r>
      <w:r w:rsidR="001D7D4C">
        <w:rPr>
          <w:rFonts w:asciiTheme="minorHAnsi" w:hAnsiTheme="minorHAnsi"/>
        </w:rPr>
        <w:t>capable of</w:t>
      </w:r>
      <w:r w:rsidR="00350EC3">
        <w:rPr>
          <w:rFonts w:asciiTheme="minorHAnsi" w:hAnsiTheme="minorHAnsi"/>
        </w:rPr>
        <w:t xml:space="preserve"> </w:t>
      </w:r>
      <w:r w:rsidR="000739C0">
        <w:rPr>
          <w:rFonts w:asciiTheme="minorHAnsi" w:hAnsiTheme="minorHAnsi"/>
        </w:rPr>
        <w:t>influenc</w:t>
      </w:r>
      <w:r w:rsidR="001D7D4C">
        <w:rPr>
          <w:rFonts w:asciiTheme="minorHAnsi" w:hAnsiTheme="minorHAnsi"/>
        </w:rPr>
        <w:t>ing</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5BB180A4"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r w:rsidR="00CC0342" w:rsidRPr="00DD4690">
        <w:rPr>
          <w:rFonts w:asciiTheme="minorHAnsi" w:hAnsiTheme="minorHAnsi"/>
          <w:i/>
        </w:rPr>
        <w:t>Ckmm-Cre</w:t>
      </w:r>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the energy</w:t>
      </w:r>
      <w:r w:rsidR="00A13266">
        <w:rPr>
          <w:rFonts w:asciiTheme="minorHAnsi" w:hAnsiTheme="minorHAnsi"/>
        </w:rPr>
        <w:t xml:space="preserve"> </w:t>
      </w:r>
      <w:r w:rsidR="004D47F7">
        <w:rPr>
          <w:rFonts w:asciiTheme="minorHAnsi" w:hAnsiTheme="minorHAnsi"/>
        </w:rPr>
        <w:t xml:space="preserve">intake </w:t>
      </w:r>
      <w:r w:rsidR="00A13266">
        <w:rPr>
          <w:rFonts w:asciiTheme="minorHAnsi" w:hAnsiTheme="minorHAnsi"/>
        </w:rPr>
        <w:t>of</w:t>
      </w:r>
      <w:r w:rsidR="00A13266">
        <w:rPr>
          <w:rFonts w:asciiTheme="minorHAnsi" w:hAnsiTheme="minorHAnsi"/>
        </w:rPr>
        <w:t xml:space="preserve"> </w:t>
      </w:r>
      <w:r w:rsidR="00A13266">
        <w:rPr>
          <w:rFonts w:asciiTheme="minorHAnsi" w:hAnsiTheme="minorHAnsi"/>
        </w:rPr>
        <w:t>male</w:t>
      </w:r>
      <w:r w:rsidR="00A13266">
        <w:rPr>
          <w:rFonts w:asciiTheme="minorHAnsi" w:hAnsiTheme="minorHAnsi"/>
        </w:rPr>
        <w:t xml:space="preserv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ins w:id="22" w:author="Alan Saltiel" w:date="2019-05-22T14:56:00Z">
        <w:r w:rsidR="009C04BA">
          <w:rPr>
            <w:rFonts w:asciiTheme="minorHAnsi" w:hAnsiTheme="minorHAnsi"/>
          </w:rPr>
          <w:t xml:space="preserve"> </w:t>
        </w:r>
      </w:ins>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45D33F94" w:rsidR="0087648E" w:rsidRDefault="006D5C5F" w:rsidP="00EF624B">
      <w:pPr>
        <w:jc w:val="both"/>
        <w:rPr>
          <w:ins w:id="23" w:author="Stephenson, Erin [2]" w:date="2019-07-16T16:13:00Z"/>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finding that mTORC1 activation in skeletal muscle caused elevated energy expenditure in the absence of increased 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commentRangeStart w:id="24"/>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commentRangeEnd w:id="24"/>
      <w:r w:rsidR="00922BBA">
        <w:rPr>
          <w:rStyle w:val="CommentReference"/>
          <w:rFonts w:asciiTheme="minorHAnsi" w:hAnsiTheme="minorHAnsi" w:cstheme="minorBidi"/>
        </w:rPr>
        <w:commentReference w:id="24"/>
      </w:r>
      <w:r w:rsidR="00F007AD" w:rsidRPr="00DA16D7">
        <w:rPr>
          <w:rFonts w:asciiTheme="minorHAnsi" w:hAnsiTheme="minorHAnsi"/>
        </w:rPr>
        <w:t>As animals aged</w:t>
      </w:r>
      <w:r w:rsidR="000831A2">
        <w:rPr>
          <w:rFonts w:asciiTheme="minorHAnsi" w:hAnsiTheme="minorHAnsi"/>
        </w:rPr>
        <w:t xml:space="preserve">, </w:t>
      </w:r>
      <w:r w:rsidR="00F007AD" w:rsidRPr="00DA16D7">
        <w:rPr>
          <w:rFonts w:asciiTheme="minorHAnsi" w:hAnsiTheme="minorHAnsi"/>
        </w:rPr>
        <w:t xml:space="preserve">wild-typ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lower</w:t>
      </w:r>
      <w:r w:rsidR="006E57D3">
        <w:rPr>
          <w:rFonts w:asciiTheme="minorHAnsi" w:hAnsiTheme="minorHAnsi"/>
        </w:rPr>
        <w:t xml:space="preserve"> </w:t>
      </w:r>
      <w:r w:rsidR="006E57D3">
        <w:rPr>
          <w:rFonts w:asciiTheme="minorHAnsi" w:hAnsiTheme="minorHAnsi"/>
        </w:rPr>
        <w:t xml:space="preserve">body </w:t>
      </w:r>
      <w:r w:rsidR="0087648E" w:rsidRPr="00DA16D7">
        <w:rPr>
          <w:rFonts w:asciiTheme="minorHAnsi" w:hAnsiTheme="minorHAnsi"/>
        </w:rPr>
        <w:t xml:space="preserve">fat </w:t>
      </w:r>
      <w:r w:rsidR="006E57D3">
        <w:rPr>
          <w:rFonts w:asciiTheme="minorHAnsi" w:hAnsiTheme="minorHAnsi"/>
        </w:rPr>
        <w:t xml:space="preserve">accummulation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dorsolumbar</w:t>
      </w:r>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1391DD34" w14:textId="77777777" w:rsidR="003167BD" w:rsidRPr="00DA16D7" w:rsidRDefault="003167BD" w:rsidP="00EF624B">
      <w:pPr>
        <w:jc w:val="both"/>
        <w:rPr>
          <w:rFonts w:asciiTheme="minorHAnsi" w:hAnsiTheme="minorHAnsi"/>
        </w:rPr>
      </w:pPr>
    </w:p>
    <w:p w14:paraId="2B0F47A4" w14:textId="43ACFA5A" w:rsidR="003167BD" w:rsidRPr="00C162E8" w:rsidRDefault="003167BD" w:rsidP="003167BD">
      <w:pPr>
        <w:jc w:val="both"/>
        <w:rPr>
          <w:rFonts w:asciiTheme="minorHAnsi" w:hAnsiTheme="minorHAnsi"/>
        </w:rPr>
      </w:pPr>
      <w:r w:rsidRPr="00DA16D7">
        <w:rPr>
          <w:rFonts w:asciiTheme="minorHAnsi" w:hAnsiTheme="minorHAnsi"/>
        </w:rPr>
        <w:t xml:space="preserve">To test whether </w:t>
      </w:r>
      <w:r w:rsidRPr="00DA16D7">
        <w:rPr>
          <w:rFonts w:asciiTheme="minorHAnsi" w:hAnsiTheme="minorHAnsi"/>
        </w:rPr>
        <w:t xml:space="preserve">muscle </w:t>
      </w:r>
      <w:r w:rsidRPr="00DA16D7">
        <w:rPr>
          <w:rFonts w:asciiTheme="minorHAnsi" w:hAnsiTheme="minorHAnsi"/>
          <w:i/>
        </w:rPr>
        <w:t>Tsc1</w:t>
      </w:r>
      <w:r w:rsidRPr="00DA16D7">
        <w:rPr>
          <w:rFonts w:asciiTheme="minorHAnsi" w:hAnsiTheme="minorHAnsi"/>
        </w:rPr>
        <w:t xml:space="preserve"> knockout mice </w:t>
      </w:r>
      <w:r>
        <w:rPr>
          <w:rFonts w:asciiTheme="minorHAnsi" w:hAnsiTheme="minorHAnsi"/>
        </w:rPr>
        <w:t xml:space="preserve">had </w:t>
      </w:r>
      <w:r w:rsidRPr="00DA16D7">
        <w:rPr>
          <w:rFonts w:asciiTheme="minorHAnsi" w:hAnsiTheme="minorHAnsi"/>
        </w:rPr>
        <w:t>attenuat</w:t>
      </w:r>
      <w:r>
        <w:rPr>
          <w:rFonts w:asciiTheme="minorHAnsi" w:hAnsiTheme="minorHAnsi"/>
        </w:rPr>
        <w:t>ed</w:t>
      </w:r>
      <w:r w:rsidRPr="00DA16D7">
        <w:rPr>
          <w:rFonts w:asciiTheme="minorHAnsi" w:hAnsiTheme="minorHAnsi"/>
        </w:rPr>
        <w:t xml:space="preserve"> fat mass gains </w:t>
      </w:r>
      <w:r>
        <w:rPr>
          <w:rFonts w:asciiTheme="minorHAnsi" w:hAnsiTheme="minorHAnsi"/>
        </w:rPr>
        <w:t>due</w:t>
      </w:r>
      <w:r>
        <w:rPr>
          <w:rFonts w:asciiTheme="minorHAnsi" w:hAnsiTheme="minorHAnsi"/>
        </w:rPr>
        <w:t xml:space="preserve"> </w:t>
      </w:r>
      <w:r>
        <w:rPr>
          <w:rFonts w:asciiTheme="minorHAnsi" w:hAnsiTheme="minorHAnsi"/>
        </w:rPr>
        <w:t>to</w:t>
      </w:r>
      <w:r w:rsidRPr="00DA16D7">
        <w:rPr>
          <w:rFonts w:asciiTheme="minorHAnsi" w:hAnsiTheme="minorHAnsi"/>
        </w:rPr>
        <w:t xml:space="preserve"> </w:t>
      </w:r>
      <w:r>
        <w:rPr>
          <w:rFonts w:asciiTheme="minorHAnsi" w:hAnsiTheme="minorHAnsi"/>
        </w:rPr>
        <w:t>some</w:t>
      </w:r>
      <w:r w:rsidRPr="00DA16D7">
        <w:rPr>
          <w:rFonts w:asciiTheme="minorHAnsi" w:hAnsiTheme="minorHAnsi"/>
        </w:rPr>
        <w:t xml:space="preserve"> </w:t>
      </w:r>
      <w:r w:rsidRPr="00DA16D7">
        <w:rPr>
          <w:rFonts w:asciiTheme="minorHAnsi" w:hAnsiTheme="minorHAnsi"/>
        </w:rPr>
        <w:t xml:space="preserve">form of lipodystrophy </w:t>
      </w:r>
      <w:r>
        <w:rPr>
          <w:rFonts w:asciiTheme="minorHAnsi" w:hAnsiTheme="minorHAnsi"/>
        </w:rPr>
        <w:t xml:space="preserve">and/or </w:t>
      </w:r>
      <w:r>
        <w:rPr>
          <w:rFonts w:asciiTheme="minorHAnsi" w:hAnsiTheme="minorHAnsi"/>
        </w:rPr>
        <w:t>suppress</w:t>
      </w:r>
      <w:r>
        <w:rPr>
          <w:rFonts w:asciiTheme="minorHAnsi" w:hAnsiTheme="minorHAnsi"/>
        </w:rPr>
        <w:t>ion of</w:t>
      </w:r>
      <w:r w:rsidRPr="00DA16D7">
        <w:rPr>
          <w:rFonts w:asciiTheme="minorHAnsi" w:hAnsiTheme="minorHAnsi"/>
        </w:rPr>
        <w:t xml:space="preserve"> </w:t>
      </w:r>
      <w:r w:rsidRPr="00DA16D7">
        <w:rPr>
          <w:rFonts w:asciiTheme="minorHAnsi" w:hAnsiTheme="minorHAnsi"/>
        </w:rPr>
        <w:t xml:space="preserve">insulin responsiveness, we performed </w:t>
      </w:r>
      <w:r>
        <w:rPr>
          <w:rFonts w:asciiTheme="minorHAnsi" w:hAnsiTheme="minorHAnsi"/>
        </w:rPr>
        <w:t xml:space="preserve">hyperinsulinemic </w:t>
      </w:r>
      <w:r w:rsidR="00F263F7">
        <w:rPr>
          <w:rFonts w:asciiTheme="minorHAnsi" w:hAnsiTheme="minorHAnsi"/>
        </w:rPr>
        <w:t>euglycemic clamp experiments</w:t>
      </w:r>
      <w:r w:rsidR="00BF0A41">
        <w:rPr>
          <w:rFonts w:asciiTheme="minorHAnsi" w:hAnsiTheme="minorHAnsi"/>
        </w:rPr>
        <w:t xml:space="preserve"> in chow fed male</w:t>
      </w:r>
      <w:r w:rsidR="009E0A86">
        <w:rPr>
          <w:rFonts w:asciiTheme="minorHAnsi" w:hAnsiTheme="minorHAnsi"/>
        </w:rPr>
        <w:t xml:space="preserve"> mice (Figure 2E)</w:t>
      </w:r>
      <w:r w:rsidR="00F263F7">
        <w:rPr>
          <w:rFonts w:asciiTheme="minorHAnsi" w:hAnsiTheme="minorHAnsi"/>
        </w:rPr>
        <w:t xml:space="preserve">. </w:t>
      </w:r>
      <w:r w:rsidR="009E0A86">
        <w:rPr>
          <w:rFonts w:asciiTheme="minorHAnsi" w:hAnsiTheme="minorHAnsi"/>
        </w:rPr>
        <w:t xml:space="preserve">The rate of glucose infusion during the clamp did not differ between knockout and control mice and we found that both glucose turnover and endogenous glucose production were </w:t>
      </w:r>
      <w:r w:rsidR="00D9224E">
        <w:rPr>
          <w:rFonts w:asciiTheme="minorHAnsi" w:hAnsiTheme="minorHAnsi"/>
        </w:rPr>
        <w:t xml:space="preserve">also </w:t>
      </w:r>
      <w:r w:rsidR="009E0A86">
        <w:rPr>
          <w:rFonts w:asciiTheme="minorHAnsi" w:hAnsiTheme="minorHAnsi"/>
        </w:rPr>
        <w:t>similar between groups</w:t>
      </w:r>
      <w:r w:rsidR="003001B3">
        <w:rPr>
          <w:rFonts w:asciiTheme="minorHAnsi" w:hAnsiTheme="minorHAnsi"/>
        </w:rPr>
        <w:t>, a finding consistent</w:t>
      </w:r>
      <w:r w:rsidR="009E0A86">
        <w:rPr>
          <w:rFonts w:asciiTheme="minorHAnsi" w:hAnsiTheme="minorHAnsi"/>
        </w:rPr>
        <w:t xml:space="preserve"> </w:t>
      </w:r>
      <w:r w:rsidR="00291971">
        <w:rPr>
          <w:rFonts w:asciiTheme="minorHAnsi" w:hAnsiTheme="minorHAnsi"/>
        </w:rPr>
        <w:t>under</w:t>
      </w:r>
      <w:r w:rsidR="00291971">
        <w:rPr>
          <w:rFonts w:asciiTheme="minorHAnsi" w:hAnsiTheme="minorHAnsi"/>
        </w:rPr>
        <w:t xml:space="preserve"> </w:t>
      </w:r>
      <w:r w:rsidR="009E0A86">
        <w:rPr>
          <w:rFonts w:asciiTheme="minorHAnsi" w:hAnsiTheme="minorHAnsi"/>
        </w:rPr>
        <w:t xml:space="preserve">both basal and insulin-stimulated conditions. Given that </w:t>
      </w:r>
      <w:r w:rsidR="00291971">
        <w:rPr>
          <w:rFonts w:asciiTheme="minorHAnsi" w:hAnsiTheme="minorHAnsi"/>
        </w:rPr>
        <w:t xml:space="preserve">chronic </w:t>
      </w:r>
      <w:r w:rsidR="009E0A86">
        <w:rPr>
          <w:rFonts w:asciiTheme="minorHAnsi" w:hAnsiTheme="minorHAnsi"/>
        </w:rPr>
        <w:t xml:space="preserve">mTORC1 activation </w:t>
      </w:r>
      <w:r w:rsidR="00E12B9F">
        <w:rPr>
          <w:rFonts w:asciiTheme="minorHAnsi" w:hAnsiTheme="minorHAnsi"/>
        </w:rPr>
        <w:t>is thought</w:t>
      </w:r>
      <w:r w:rsidR="00FD252C">
        <w:rPr>
          <w:rFonts w:asciiTheme="minorHAnsi" w:hAnsiTheme="minorHAnsi"/>
        </w:rPr>
        <w:t xml:space="preserve"> </w:t>
      </w:r>
      <w:r w:rsidR="009E0A86">
        <w:rPr>
          <w:rFonts w:asciiTheme="minorHAnsi" w:hAnsiTheme="minorHAnsi"/>
        </w:rPr>
        <w:t xml:space="preserve">to induce </w:t>
      </w:r>
      <w:r w:rsidR="00291971">
        <w:rPr>
          <w:rFonts w:asciiTheme="minorHAnsi" w:hAnsiTheme="minorHAnsi"/>
        </w:rPr>
        <w:t xml:space="preserve">systemic </w:t>
      </w:r>
      <w:r w:rsidR="009E0A86">
        <w:rPr>
          <w:rFonts w:asciiTheme="minorHAnsi" w:hAnsiTheme="minorHAnsi"/>
        </w:rPr>
        <w:t>insulin resistance</w:t>
      </w:r>
      <w:r w:rsidR="00E12B9F">
        <w:rPr>
          <w:rFonts w:asciiTheme="minorHAnsi" w:hAnsiTheme="minorHAnsi"/>
        </w:rPr>
        <w:t xml:space="preserve"> </w:t>
      </w:r>
      <w:r w:rsidR="00DF3334">
        <w:rPr>
          <w:rFonts w:asciiTheme="minorHAnsi" w:hAnsiTheme="minorHAnsi"/>
        </w:rPr>
        <w:t>[</w:t>
      </w:r>
      <w:r w:rsidR="00FD252C">
        <w:rPr>
          <w:rFonts w:asciiTheme="minorHAnsi" w:hAnsiTheme="minorHAnsi"/>
        </w:rPr>
        <w:t xml:space="preserve">for review, see </w:t>
      </w:r>
      <w:commentRangeStart w:id="25"/>
      <w:r w:rsidR="00FD252C" w:rsidRPr="00291971">
        <w:rPr>
          <w:rFonts w:asciiTheme="minorHAnsi" w:hAnsiTheme="minorHAnsi"/>
          <w:highlight w:val="yellow"/>
        </w:rPr>
        <w:t>REF</w:t>
      </w:r>
      <w:commentRangeEnd w:id="25"/>
      <w:r w:rsidR="00FD252C">
        <w:rPr>
          <w:rStyle w:val="CommentReference"/>
          <w:rFonts w:asciiTheme="minorHAnsi" w:hAnsiTheme="minorHAnsi" w:cstheme="minorBidi"/>
        </w:rPr>
        <w:commentReference w:id="25"/>
      </w:r>
      <w:r w:rsidR="00DF3334">
        <w:rPr>
          <w:rFonts w:asciiTheme="minorHAnsi" w:hAnsiTheme="minorHAnsi"/>
        </w:rPr>
        <w:t>]</w:t>
      </w:r>
      <w:r w:rsidR="00E12B9F">
        <w:rPr>
          <w:rFonts w:asciiTheme="minorHAnsi" w:hAnsiTheme="minorHAnsi"/>
        </w:rPr>
        <w:t>]</w:t>
      </w:r>
      <w:r w:rsidR="009E0A86">
        <w:rPr>
          <w:rFonts w:asciiTheme="minorHAnsi" w:hAnsiTheme="minorHAnsi"/>
        </w:rPr>
        <w:t xml:space="preserve">, we next tested whether </w:t>
      </w:r>
      <w:r w:rsidR="00E12B9F">
        <w:rPr>
          <w:rFonts w:asciiTheme="minorHAnsi" w:hAnsiTheme="minorHAnsi"/>
        </w:rPr>
        <w:t xml:space="preserve">insulin-stimulated </w:t>
      </w:r>
      <w:r w:rsidR="009E0A86">
        <w:rPr>
          <w:rFonts w:asciiTheme="minorHAnsi" w:hAnsiTheme="minorHAnsi"/>
        </w:rPr>
        <w:t xml:space="preserve">glucose uptake </w:t>
      </w:r>
      <w:r w:rsidR="00E12B9F">
        <w:rPr>
          <w:rFonts w:asciiTheme="minorHAnsi" w:hAnsiTheme="minorHAnsi"/>
        </w:rPr>
        <w:t xml:space="preserve">might </w:t>
      </w:r>
      <w:r w:rsidR="00846E76">
        <w:rPr>
          <w:rFonts w:asciiTheme="minorHAnsi" w:hAnsiTheme="minorHAnsi"/>
        </w:rPr>
        <w:t xml:space="preserve">only </w:t>
      </w:r>
      <w:r w:rsidR="00E12B9F">
        <w:rPr>
          <w:rFonts w:asciiTheme="minorHAnsi" w:hAnsiTheme="minorHAnsi"/>
        </w:rPr>
        <w:t>be imparied in</w:t>
      </w:r>
      <w:r w:rsidR="009E0A86">
        <w:rPr>
          <w:rFonts w:asciiTheme="minorHAnsi" w:hAnsiTheme="minorHAnsi"/>
        </w:rPr>
        <w:t xml:space="preserve"> specific tissues </w:t>
      </w:r>
      <w:r w:rsidR="002F2F60">
        <w:rPr>
          <w:rFonts w:asciiTheme="minorHAnsi" w:hAnsiTheme="minorHAnsi"/>
        </w:rPr>
        <w:t>(Figure 2F)</w:t>
      </w:r>
      <w:r w:rsidR="009E0A86">
        <w:rPr>
          <w:rFonts w:asciiTheme="minorHAnsi" w:hAnsiTheme="minorHAnsi"/>
        </w:rPr>
        <w:t>.</w:t>
      </w:r>
      <w:r w:rsidR="00D9224E">
        <w:rPr>
          <w:rFonts w:asciiTheme="minorHAnsi" w:hAnsiTheme="minorHAnsi"/>
        </w:rPr>
        <w:t xml:space="preserve"> </w:t>
      </w:r>
      <w:r w:rsidR="004470DC">
        <w:rPr>
          <w:rFonts w:asciiTheme="minorHAnsi" w:hAnsiTheme="minorHAnsi"/>
        </w:rPr>
        <w:t xml:space="preserve">Similar to the clamp data, </w:t>
      </w:r>
      <w:r w:rsidR="0021670F">
        <w:rPr>
          <w:rFonts w:asciiTheme="minorHAnsi" w:hAnsiTheme="minorHAnsi"/>
        </w:rPr>
        <w:t>we observed</w:t>
      </w:r>
      <w:r w:rsidR="004470DC">
        <w:rPr>
          <w:rFonts w:asciiTheme="minorHAnsi" w:hAnsiTheme="minorHAnsi"/>
        </w:rPr>
        <w:t xml:space="preserve"> no differences in 2-deoxyglucose uptake into the skeletal muscle or brown adipose tissue of muscle </w:t>
      </w:r>
      <w:r w:rsidR="004470DC">
        <w:rPr>
          <w:rFonts w:asciiTheme="minorHAnsi" w:hAnsiTheme="minorHAnsi"/>
          <w:i/>
          <w:iCs/>
        </w:rPr>
        <w:t xml:space="preserve">Tsc1 </w:t>
      </w:r>
      <w:r w:rsidR="004470DC">
        <w:rPr>
          <w:rFonts w:asciiTheme="minorHAnsi" w:hAnsiTheme="minorHAnsi"/>
        </w:rPr>
        <w:t xml:space="preserve">knockout mice compared to control mice. </w:t>
      </w:r>
      <w:r w:rsidR="0021670F">
        <w:rPr>
          <w:rFonts w:asciiTheme="minorHAnsi" w:hAnsiTheme="minorHAnsi"/>
        </w:rPr>
        <w:t>However,</w:t>
      </w:r>
      <w:r w:rsidR="004470DC">
        <w:rPr>
          <w:rFonts w:asciiTheme="minorHAnsi" w:hAnsiTheme="minorHAnsi"/>
        </w:rPr>
        <w:t xml:space="preserve"> </w:t>
      </w:r>
      <w:r w:rsidR="0021670F">
        <w:rPr>
          <w:rFonts w:asciiTheme="minorHAnsi" w:hAnsiTheme="minorHAnsi"/>
        </w:rPr>
        <w:t xml:space="preserve">compared to control mic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subcutaneous and visceral adipose</w:t>
      </w:r>
      <w:r w:rsidR="0021670F">
        <w:rPr>
          <w:rFonts w:asciiTheme="minorHAnsi" w:hAnsiTheme="minorHAnsi"/>
        </w:rPr>
        <w:t xml:space="preserve"> tissue</w:t>
      </w:r>
      <w:r w:rsidR="004470DC">
        <w:rPr>
          <w:rFonts w:asciiTheme="minorHAnsi" w:hAnsiTheme="minorHAnsi"/>
        </w:rPr>
        <w:t xml:space="preserve"> depots was markedly elevated</w:t>
      </w:r>
      <w:r w:rsidR="00291971">
        <w:rPr>
          <w:rFonts w:asciiTheme="minorHAnsi" w:hAnsiTheme="minorHAnsi"/>
        </w:rPr>
        <w:t xml:space="preserve"> in </w:t>
      </w:r>
      <w:r w:rsidR="0021670F">
        <w:rPr>
          <w:rFonts w:asciiTheme="minorHAnsi" w:hAnsiTheme="minorHAnsi"/>
        </w:rPr>
        <w:t xml:space="preserve">the </w:t>
      </w:r>
      <w:r w:rsidR="00291971">
        <w:rPr>
          <w:rFonts w:asciiTheme="minorHAnsi" w:hAnsiTheme="minorHAnsi"/>
        </w:rPr>
        <w:t xml:space="preserve">muscle </w:t>
      </w:r>
      <w:r w:rsidR="00291971">
        <w:rPr>
          <w:rFonts w:asciiTheme="minorHAnsi" w:hAnsiTheme="minorHAnsi"/>
          <w:i/>
          <w:iCs/>
        </w:rPr>
        <w:t xml:space="preserve">Tsc1 </w:t>
      </w:r>
      <w:r w:rsidR="00291971">
        <w:rPr>
          <w:rFonts w:asciiTheme="minorHAnsi" w:hAnsiTheme="minorHAnsi"/>
        </w:rPr>
        <w:t xml:space="preserve">knockout </w:t>
      </w:r>
      <w:r w:rsidR="0021670F">
        <w:rPr>
          <w:rFonts w:asciiTheme="minorHAnsi" w:hAnsiTheme="minorHAnsi"/>
        </w:rPr>
        <w:t>mice</w:t>
      </w:r>
      <w:r w:rsidR="004470DC">
        <w:rPr>
          <w:rFonts w:asciiTheme="minorHAnsi" w:hAnsiTheme="minorHAnsi"/>
        </w:rPr>
        <w:t>, ruling out adipose tissue insulin resistance as a mechanism contributing to the low body fat accummulation in</w:t>
      </w:r>
      <w:r w:rsidR="00291971">
        <w:rPr>
          <w:rFonts w:asciiTheme="minorHAnsi" w:hAnsiTheme="minorHAnsi"/>
        </w:rPr>
        <w:t xml:space="preserve"> these </w:t>
      </w:r>
      <w:r w:rsidR="0021670F">
        <w:rPr>
          <w:rFonts w:asciiTheme="minorHAnsi" w:hAnsiTheme="minorHAnsi"/>
        </w:rPr>
        <w:t>animals</w:t>
      </w:r>
      <w:r w:rsidR="00291971">
        <w:rPr>
          <w:rFonts w:asciiTheme="minorHAnsi" w:hAnsiTheme="minorHAnsi"/>
        </w:rPr>
        <w:t>.</w:t>
      </w:r>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2644DF0C"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r w:rsidR="00126C14" w:rsidRPr="00126C14">
        <w:rPr>
          <w:rFonts w:asciiTheme="minorHAnsi" w:hAnsiTheme="minorHAnsi"/>
          <w:i/>
        </w:rPr>
        <w:t>Ckmm-Cre</w:t>
      </w:r>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26"/>
      <w:commentRangeStart w:id="27"/>
      <w:r w:rsidR="001B6F0D" w:rsidRPr="00DA16D7">
        <w:rPr>
          <w:rFonts w:asciiTheme="minorHAnsi" w:hAnsiTheme="minorHAnsi"/>
        </w:rPr>
        <w:t>gain</w:t>
      </w:r>
      <w:commentRangeEnd w:id="26"/>
      <w:r w:rsidR="00BD2AEE">
        <w:rPr>
          <w:rStyle w:val="CommentReference"/>
          <w:rFonts w:asciiTheme="minorHAnsi" w:hAnsiTheme="minorHAnsi" w:cstheme="minorBidi"/>
        </w:rPr>
        <w:commentReference w:id="26"/>
      </w:r>
      <w:commentRangeEnd w:id="27"/>
      <w:r w:rsidR="001F633B">
        <w:rPr>
          <w:rStyle w:val="CommentReference"/>
          <w:rFonts w:asciiTheme="minorHAnsi" w:hAnsiTheme="minorHAnsi" w:cstheme="minorBidi"/>
        </w:rPr>
        <w:commentReference w:id="27"/>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r w:rsidR="00BD2AEE">
        <w:rPr>
          <w:rFonts w:asciiTheme="minorHAnsi" w:hAnsiTheme="minorHAnsi"/>
        </w:rPr>
        <w:t>This is consistent with decreased fat mass over a longer time period in the NCD-fed mice (Figure 2A).</w:t>
      </w:r>
    </w:p>
    <w:p w14:paraId="5B53D118" w14:textId="42319E5B" w:rsidR="007A6E04" w:rsidRDefault="007A6E04" w:rsidP="00EF624B">
      <w:pPr>
        <w:jc w:val="both"/>
        <w:rPr>
          <w:ins w:id="28" w:author="Stephenson, Erin [2]" w:date="2019-07-16T16:32:00Z"/>
          <w:rFonts w:asciiTheme="minorHAnsi" w:hAnsiTheme="minorHAnsi"/>
        </w:rPr>
      </w:pPr>
    </w:p>
    <w:p w14:paraId="5D86D219" w14:textId="0DBC08FB" w:rsidR="00BF0A41" w:rsidRPr="00DA16D7" w:rsidRDefault="00702154" w:rsidP="00BF0A41">
      <w:pPr>
        <w:jc w:val="both"/>
        <w:rPr>
          <w:rFonts w:asciiTheme="minorHAnsi" w:hAnsiTheme="minorHAnsi"/>
        </w:rPr>
      </w:pPr>
      <w:r>
        <w:rPr>
          <w:rFonts w:asciiTheme="minorHAnsi" w:hAnsiTheme="minorHAnsi"/>
        </w:rPr>
        <w:lastRenderedPageBreak/>
        <w:t xml:space="preserve">Since </w:t>
      </w:r>
      <w:r w:rsidR="000934FE">
        <w:rPr>
          <w:rFonts w:asciiTheme="minorHAnsi" w:hAnsiTheme="minorHAnsi"/>
        </w:rPr>
        <w:t xml:space="preserve">mice with </w:t>
      </w:r>
      <w:r>
        <w:rPr>
          <w:rFonts w:asciiTheme="minorHAnsi" w:hAnsiTheme="minorHAnsi"/>
          <w:i/>
          <w:iCs/>
        </w:rPr>
        <w:t>Ckmm-</w:t>
      </w:r>
      <w:r w:rsidR="000934FE">
        <w:rPr>
          <w:rFonts w:asciiTheme="minorHAnsi" w:hAnsiTheme="minorHAnsi"/>
          <w:i/>
          <w:iCs/>
        </w:rPr>
        <w:t xml:space="preserve">Cre </w:t>
      </w:r>
      <w:r w:rsidR="000934FE">
        <w:rPr>
          <w:rFonts w:asciiTheme="minorHAnsi" w:hAnsiTheme="minorHAnsi"/>
        </w:rPr>
        <w:t xml:space="preserve">driven </w:t>
      </w:r>
      <w:r w:rsidR="000934FE">
        <w:rPr>
          <w:rFonts w:asciiTheme="minorHAnsi" w:hAnsiTheme="minorHAnsi"/>
          <w:i/>
          <w:iCs/>
        </w:rPr>
        <w:t xml:space="preserve">Tsc1 </w:t>
      </w:r>
      <w:r w:rsidR="000934FE">
        <w:rPr>
          <w:rFonts w:asciiTheme="minorHAnsi" w:hAnsiTheme="minorHAnsi"/>
        </w:rPr>
        <w:t xml:space="preserve">knockout were protected from HFD-induced adiposity gains, we next </w:t>
      </w:r>
      <w:r>
        <w:rPr>
          <w:rFonts w:asciiTheme="minorHAnsi" w:hAnsiTheme="minorHAnsi"/>
        </w:rPr>
        <w:t>determine</w:t>
      </w:r>
      <w:r w:rsidR="000934FE">
        <w:rPr>
          <w:rFonts w:asciiTheme="minorHAnsi" w:hAnsiTheme="minorHAnsi"/>
        </w:rPr>
        <w:t>d</w:t>
      </w:r>
      <w:r>
        <w:rPr>
          <w:rFonts w:asciiTheme="minorHAnsi" w:hAnsiTheme="minorHAnsi"/>
        </w:rPr>
        <w:t xml:space="preserve"> </w:t>
      </w:r>
      <w:r w:rsidR="000934FE">
        <w:rPr>
          <w:rFonts w:asciiTheme="minorHAnsi" w:hAnsiTheme="minorHAnsi"/>
        </w:rPr>
        <w:t xml:space="preserve">the effect of </w:t>
      </w:r>
      <w:r w:rsidR="00BF0A41">
        <w:rPr>
          <w:rFonts w:asciiTheme="minorHAnsi" w:hAnsiTheme="minorHAnsi"/>
        </w:rPr>
        <w:t>HFD</w:t>
      </w:r>
      <w:r>
        <w:rPr>
          <w:rFonts w:asciiTheme="minorHAnsi" w:hAnsiTheme="minorHAnsi"/>
        </w:rPr>
        <w:t xml:space="preserve"> feeding </w:t>
      </w:r>
      <w:r w:rsidR="000934FE">
        <w:rPr>
          <w:rFonts w:asciiTheme="minorHAnsi" w:hAnsiTheme="minorHAnsi"/>
        </w:rPr>
        <w:t xml:space="preserve">on </w:t>
      </w:r>
      <w:r>
        <w:rPr>
          <w:rFonts w:asciiTheme="minorHAnsi" w:hAnsiTheme="minorHAnsi"/>
        </w:rPr>
        <w:t xml:space="preserve">insulin responsiveness </w:t>
      </w:r>
      <w:r w:rsidR="000934FE">
        <w:rPr>
          <w:rFonts w:asciiTheme="minorHAnsi" w:hAnsiTheme="minorHAnsi"/>
        </w:rPr>
        <w:t>during an insulin tolerance test</w:t>
      </w:r>
      <w:r w:rsidR="00BF0A41" w:rsidRPr="00DA16D7">
        <w:rPr>
          <w:rFonts w:asciiTheme="minorHAnsi" w:hAnsiTheme="minorHAnsi"/>
        </w:rPr>
        <w:t xml:space="preserve">.  As shown in Figure 3D, compared to wild-type mice, both male and female muscle </w:t>
      </w:r>
      <w:r w:rsidR="00BF0A41" w:rsidRPr="00DA16D7">
        <w:rPr>
          <w:rFonts w:asciiTheme="minorHAnsi" w:hAnsiTheme="minorHAnsi"/>
          <w:i/>
        </w:rPr>
        <w:t xml:space="preserve">Tsc1 </w:t>
      </w:r>
      <w:r w:rsidR="00BF0A41" w:rsidRPr="00DA16D7">
        <w:rPr>
          <w:rFonts w:asciiTheme="minorHAnsi" w:hAnsiTheme="minorHAnsi"/>
        </w:rPr>
        <w:t xml:space="preserve">knockout mice that </w:t>
      </w:r>
      <w:r w:rsidR="00BF0A41">
        <w:rPr>
          <w:rFonts w:asciiTheme="minorHAnsi" w:hAnsiTheme="minorHAnsi"/>
        </w:rPr>
        <w:t>after</w:t>
      </w:r>
      <w:r w:rsidR="00BF0A41" w:rsidRPr="00DA16D7">
        <w:rPr>
          <w:rFonts w:asciiTheme="minorHAnsi" w:hAnsiTheme="minorHAnsi"/>
        </w:rPr>
        <w:t xml:space="preserve"> </w:t>
      </w:r>
      <w:r w:rsidR="00BF0A41">
        <w:rPr>
          <w:rFonts w:asciiTheme="minorHAnsi" w:hAnsiTheme="minorHAnsi"/>
        </w:rPr>
        <w:t>HFD</w:t>
      </w:r>
      <w:r w:rsidR="00BF0A41" w:rsidRPr="00DA16D7">
        <w:rPr>
          <w:rFonts w:asciiTheme="minorHAnsi" w:hAnsiTheme="minorHAnsi"/>
        </w:rPr>
        <w:t xml:space="preserve"> </w:t>
      </w:r>
      <w:r w:rsidR="00BF0A41">
        <w:rPr>
          <w:rFonts w:asciiTheme="minorHAnsi" w:hAnsiTheme="minorHAnsi"/>
        </w:rPr>
        <w:t xml:space="preserve">feeding </w:t>
      </w:r>
      <w:r w:rsidR="00BF0A41" w:rsidRPr="00DA16D7">
        <w:rPr>
          <w:rFonts w:asciiTheme="minorHAnsi" w:hAnsiTheme="minorHAnsi"/>
        </w:rPr>
        <w:t>were more insulin responsive (</w:t>
      </w:r>
      <w:r w:rsidR="00BF0A41">
        <w:rPr>
          <w:rFonts w:asciiTheme="minorHAnsi" w:hAnsiTheme="minorHAnsi"/>
        </w:rPr>
        <w:t>33% reduction in the area under the curve for females, 45% difference for male mice; p=0.045 and 0.014 respectively</w:t>
      </w:r>
      <w:r w:rsidR="00BF0A41" w:rsidRPr="00DA16D7">
        <w:rPr>
          <w:rFonts w:asciiTheme="minorHAnsi" w:hAnsiTheme="minorHAnsi"/>
        </w:rPr>
        <w:t>). This</w:t>
      </w:r>
      <w:r w:rsidR="000934FE">
        <w:rPr>
          <w:rFonts w:asciiTheme="minorHAnsi" w:hAnsiTheme="minorHAnsi"/>
        </w:rPr>
        <w:t xml:space="preserve"> finding</w:t>
      </w:r>
      <w:r w:rsidR="00BF0A41" w:rsidRPr="00DA16D7">
        <w:rPr>
          <w:rFonts w:asciiTheme="minorHAnsi" w:hAnsiTheme="minorHAnsi"/>
        </w:rPr>
        <w:t xml:space="preserve"> is consistent with t</w:t>
      </w:r>
      <w:bookmarkStart w:id="29" w:name="_GoBack"/>
      <w:bookmarkEnd w:id="29"/>
      <w:r w:rsidR="00BF0A41" w:rsidRPr="00DA16D7">
        <w:rPr>
          <w:rFonts w:asciiTheme="minorHAnsi" w:hAnsiTheme="minorHAnsi"/>
        </w:rPr>
        <w:t xml:space="preserve">he hypothesis that the adiposity is inversely related to insulin sensitivity and that </w:t>
      </w:r>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00BF0A41" w:rsidRPr="00DA16D7">
        <w:rPr>
          <w:rFonts w:asciiTheme="minorHAnsi" w:hAnsiTheme="minorHAnsi"/>
        </w:rPr>
        <w:t>mice are not lipodystrophic</w:t>
      </w:r>
      <w:r w:rsidR="00D748E0">
        <w:rPr>
          <w:rFonts w:asciiTheme="minorHAnsi" w:hAnsiTheme="minorHAnsi"/>
        </w:rPr>
        <w:t xml:space="preserve"> and are therefore </w:t>
      </w:r>
      <w:r w:rsidR="000803CA">
        <w:rPr>
          <w:rFonts w:asciiTheme="minorHAnsi" w:hAnsiTheme="minorHAnsi"/>
        </w:rPr>
        <w:t>resistant to</w:t>
      </w:r>
      <w:r w:rsidR="00D748E0">
        <w:rPr>
          <w:rFonts w:asciiTheme="minorHAnsi" w:hAnsiTheme="minorHAnsi"/>
        </w:rPr>
        <w:t xml:space="preserve"> adiposity gains </w:t>
      </w:r>
      <w:r w:rsidR="000803CA">
        <w:rPr>
          <w:rFonts w:asciiTheme="minorHAnsi" w:hAnsiTheme="minorHAnsi"/>
        </w:rPr>
        <w:t>as a result of</w:t>
      </w:r>
      <w:r w:rsidR="000803CA">
        <w:rPr>
          <w:rFonts w:asciiTheme="minorHAnsi" w:hAnsiTheme="minorHAnsi"/>
        </w:rPr>
        <w:t xml:space="preserve"> </w:t>
      </w:r>
      <w:r w:rsidR="000803CA">
        <w:rPr>
          <w:rFonts w:asciiTheme="minorHAnsi" w:hAnsiTheme="minorHAnsi"/>
        </w:rPr>
        <w:t>some other</w:t>
      </w:r>
      <w:r w:rsidR="000803CA">
        <w:rPr>
          <w:rFonts w:asciiTheme="minorHAnsi" w:hAnsiTheme="minorHAnsi"/>
        </w:rPr>
        <w:t xml:space="preserve"> </w:t>
      </w:r>
      <w:r w:rsidR="00D748E0">
        <w:rPr>
          <w:rFonts w:asciiTheme="minorHAnsi" w:hAnsiTheme="minorHAnsi"/>
        </w:rPr>
        <w:t>mechanism</w:t>
      </w:r>
      <w:r w:rsidR="00BF0A41">
        <w:rPr>
          <w:rFonts w:asciiTheme="minorHAnsi" w:hAnsiTheme="minorHAnsi"/>
        </w:rPr>
        <w:t>.</w:t>
      </w:r>
      <w:r w:rsidR="00BF0A41" w:rsidRPr="00DA16D7">
        <w:rPr>
          <w:rFonts w:asciiTheme="minorHAnsi" w:hAnsiTheme="minorHAnsi"/>
        </w:rPr>
        <w:t xml:space="preserve"> </w:t>
      </w:r>
      <w:r w:rsidR="00BF0A41">
        <w:rPr>
          <w:rFonts w:asciiTheme="minorHAnsi" w:hAnsiTheme="minorHAnsi"/>
        </w:rPr>
        <w:t>We propose that</w:t>
      </w:r>
      <w:r w:rsidR="00BF0A41" w:rsidRPr="00DA16D7">
        <w:rPr>
          <w:rFonts w:asciiTheme="minorHAnsi" w:hAnsiTheme="minorHAnsi"/>
        </w:rPr>
        <w:t xml:space="preserve"> mice with muscle </w:t>
      </w:r>
      <w:r w:rsidR="00BF0A41" w:rsidRPr="00DA16D7">
        <w:rPr>
          <w:rFonts w:asciiTheme="minorHAnsi" w:hAnsiTheme="minorHAnsi"/>
          <w:i/>
        </w:rPr>
        <w:t xml:space="preserve">Tsc1 </w:t>
      </w:r>
      <w:r w:rsidR="00BF0A41" w:rsidRPr="00DA16D7">
        <w:rPr>
          <w:rFonts w:asciiTheme="minorHAnsi" w:hAnsiTheme="minorHAnsi"/>
        </w:rPr>
        <w:t xml:space="preserve">knockout are protected from </w:t>
      </w:r>
      <w:r w:rsidR="00F56BB1">
        <w:rPr>
          <w:rFonts w:asciiTheme="minorHAnsi" w:hAnsiTheme="minorHAnsi"/>
        </w:rPr>
        <w:t xml:space="preserve">HFD-induced </w:t>
      </w:r>
      <w:r w:rsidR="00BF0A41" w:rsidRPr="00DA16D7">
        <w:rPr>
          <w:rFonts w:asciiTheme="minorHAnsi" w:hAnsiTheme="minorHAnsi"/>
        </w:rPr>
        <w:t xml:space="preserve">adipose tissue expansion </w:t>
      </w:r>
      <w:r w:rsidR="00BF0A41">
        <w:rPr>
          <w:rFonts w:asciiTheme="minorHAnsi" w:hAnsiTheme="minorHAnsi"/>
        </w:rPr>
        <w:t xml:space="preserve">via changes in energy </w:t>
      </w:r>
      <w:r w:rsidR="00D748E0">
        <w:rPr>
          <w:rFonts w:asciiTheme="minorHAnsi" w:hAnsiTheme="minorHAnsi"/>
        </w:rPr>
        <w:t>expenditure</w:t>
      </w:r>
      <w:r w:rsidR="00BF0A41">
        <w:rPr>
          <w:rFonts w:asciiTheme="minorHAnsi" w:hAnsiTheme="minorHAnsi"/>
        </w:rPr>
        <w:t>,</w:t>
      </w:r>
      <w:r w:rsidR="00D748E0">
        <w:rPr>
          <w:rFonts w:asciiTheme="minorHAnsi" w:hAnsiTheme="minorHAnsi"/>
        </w:rPr>
        <w:t xml:space="preserve"> and that </w:t>
      </w:r>
      <w:r w:rsidR="00F56BB1">
        <w:rPr>
          <w:rFonts w:asciiTheme="minorHAnsi" w:hAnsiTheme="minorHAnsi"/>
        </w:rPr>
        <w:t xml:space="preserve">this </w:t>
      </w:r>
      <w:r w:rsidR="00D748E0">
        <w:rPr>
          <w:rFonts w:asciiTheme="minorHAnsi" w:hAnsiTheme="minorHAnsi"/>
        </w:rPr>
        <w:t xml:space="preserve">lower body fat accumulation </w:t>
      </w:r>
      <w:r w:rsidR="00BA1C0C">
        <w:rPr>
          <w:rFonts w:asciiTheme="minorHAnsi" w:hAnsiTheme="minorHAnsi"/>
        </w:rPr>
        <w:t xml:space="preserve">allows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knockout</w:t>
      </w:r>
      <w:r w:rsidR="00F56BB1">
        <w:rPr>
          <w:rFonts w:asciiTheme="minorHAnsi" w:hAnsiTheme="minorHAnsi"/>
        </w:rPr>
        <w:t xml:space="preserve"> </w:t>
      </w:r>
      <w:r w:rsidR="00BA1C0C">
        <w:rPr>
          <w:rFonts w:asciiTheme="minorHAnsi" w:hAnsiTheme="minorHAnsi"/>
        </w:rPr>
        <w:t xml:space="preserve">mice to </w:t>
      </w:r>
      <w:r w:rsidR="00D748E0">
        <w:rPr>
          <w:rFonts w:asciiTheme="minorHAnsi" w:hAnsiTheme="minorHAnsi"/>
        </w:rPr>
        <w:t>preserve</w:t>
      </w:r>
      <w:r w:rsidR="00BF0A41">
        <w:rPr>
          <w:rFonts w:asciiTheme="minorHAnsi" w:hAnsiTheme="minorHAnsi"/>
        </w:rPr>
        <w:t xml:space="preserve"> their insulin sensitivity relative to </w:t>
      </w:r>
      <w:r w:rsidR="00D748E0">
        <w:rPr>
          <w:rFonts w:asciiTheme="minorHAnsi" w:hAnsiTheme="minorHAnsi"/>
        </w:rPr>
        <w:t>control</w:t>
      </w:r>
      <w:r w:rsidR="00BF0A41">
        <w:rPr>
          <w:rFonts w:asciiTheme="minorHAnsi" w:hAnsiTheme="minorHAnsi"/>
        </w:rPr>
        <w:t xml:space="preserve"> mice</w:t>
      </w:r>
      <w:r w:rsidR="00BF0A41" w:rsidRPr="00DA16D7">
        <w:rPr>
          <w:rFonts w:asciiTheme="minorHAnsi" w:hAnsiTheme="minorHAnsi"/>
        </w:rPr>
        <w:t xml:space="preserve">. </w:t>
      </w:r>
    </w:p>
    <w:p w14:paraId="0494DA49" w14:textId="77777777" w:rsidR="00BF0A41" w:rsidRPr="00DA16D7" w:rsidRDefault="00BF0A41" w:rsidP="00EF624B">
      <w:pPr>
        <w:jc w:val="both"/>
        <w:rPr>
          <w:rFonts w:asciiTheme="minorHAnsi" w:hAnsiTheme="minorHAnsi"/>
        </w:rPr>
      </w:pPr>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32767D25"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limit body fat accummulation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r w:rsidR="000739C0" w:rsidRPr="003D6A25">
        <w:rPr>
          <w:rFonts w:asciiTheme="minorHAnsi" w:hAnsiTheme="minorHAnsi"/>
          <w:i/>
        </w:rPr>
        <w:t>Ckmm-Cre</w:t>
      </w:r>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floxed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204C8C">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4,50]"},"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1]"},"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ins w:id="30" w:author="Stephenson, Erin" w:date="2019-06-03T14:48:00Z">
        <w:r w:rsidR="00FB7E09">
          <w:rPr>
            <w:rFonts w:asciiTheme="minorHAnsi" w:hAnsiTheme="minorHAnsi"/>
          </w:rPr>
          <w:t xml:space="preserve"> </w:t>
        </w:r>
        <w:commentRangeStart w:id="31"/>
        <w:r w:rsidR="00FB7E09">
          <w:rPr>
            <w:rFonts w:asciiTheme="minorHAnsi" w:hAnsiTheme="minorHAnsi"/>
          </w:rPr>
          <w:t>and CD36 was increased at the protein leve</w:t>
        </w:r>
        <w:commentRangeEnd w:id="31"/>
        <w:r w:rsidR="00FB7E09">
          <w:rPr>
            <w:rStyle w:val="CommentReference"/>
            <w:rFonts w:asciiTheme="minorHAnsi" w:hAnsiTheme="minorHAnsi" w:cstheme="minorBidi"/>
          </w:rPr>
          <w:commentReference w:id="31"/>
        </w:r>
        <w:r w:rsidR="00FB7E09">
          <w:rPr>
            <w:rFonts w:asciiTheme="minorHAnsi" w:hAnsiTheme="minorHAnsi"/>
          </w:rPr>
          <w:t>l</w:t>
        </w:r>
      </w:ins>
      <w:r w:rsidR="00B04B43" w:rsidRPr="00DA16D7">
        <w:rPr>
          <w:rFonts w:asciiTheme="minorHAnsi" w:hAnsiTheme="minorHAnsi"/>
        </w:rPr>
        <w:t>.</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16A0E529"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r w:rsidR="004905D8" w:rsidRPr="00C9104B">
        <w:rPr>
          <w:rFonts w:asciiTheme="minorHAnsi" w:hAnsiTheme="minorHAnsi"/>
          <w:i/>
        </w:rPr>
        <w:t>Sln</w:t>
      </w:r>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r w:rsidR="005358DD" w:rsidRPr="00C9104B">
        <w:rPr>
          <w:rFonts w:asciiTheme="minorHAnsi" w:hAnsiTheme="minorHAnsi"/>
        </w:rPr>
        <w:t xml:space="preserve"> </w:t>
      </w:r>
      <w:r w:rsidR="00E75132">
        <w:rPr>
          <w:rFonts w:asciiTheme="minorHAnsi" w:hAnsiTheme="minorHAnsi"/>
        </w:rPr>
        <w:t>driver</w:t>
      </w:r>
      <w:r w:rsidR="00E75132" w:rsidRPr="00C9104B">
        <w:rPr>
          <w:rFonts w:asciiTheme="minorHAnsi" w:hAnsiTheme="minorHAnsi"/>
        </w:rPr>
        <w:t xml:space="preserve">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w:t>
      </w:r>
      <w:r w:rsidR="000E3FEC">
        <w:rPr>
          <w:rFonts w:asciiTheme="minorHAnsi" w:hAnsiTheme="minorHAnsi"/>
        </w:rPr>
        <w:lastRenderedPageBreak/>
        <w:t>Ca</w:t>
      </w:r>
      <w:r w:rsidR="000E3FEC" w:rsidRPr="00EC500D">
        <w:rPr>
          <w:rFonts w:asciiTheme="minorHAnsi" w:hAnsiTheme="minorHAnsi"/>
          <w:vertAlign w:val="superscript"/>
        </w:rPr>
        <w:t>2+</w:t>
      </w:r>
      <w:r w:rsidR="000E3FEC">
        <w:rPr>
          <w:rFonts w:asciiTheme="minorHAnsi" w:hAnsiTheme="minorHAnsi"/>
        </w:rPr>
        <w:t xml:space="preserve"> trafficking, including </w:t>
      </w:r>
      <w:r w:rsidR="00BF115C" w:rsidRPr="00EC500D">
        <w:rPr>
          <w:rFonts w:asciiTheme="minorHAnsi" w:hAnsiTheme="minorHAnsi"/>
          <w:i/>
        </w:rPr>
        <w:t>Pln</w:t>
      </w:r>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r w:rsidR="00784182" w:rsidRPr="00C9104B">
        <w:rPr>
          <w:rFonts w:asciiTheme="minorHAnsi" w:hAnsiTheme="minorHAnsi"/>
          <w:i/>
        </w:rPr>
        <w:t>Mcu,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ins w:id="32" w:author="Tran, Quynh" w:date="2019-05-28T11:34:00Z">
        <w:r w:rsidR="000503F2">
          <w:rPr>
            <w:rFonts w:asciiTheme="minorHAnsi" w:hAnsiTheme="minorHAnsi"/>
          </w:rPr>
          <w:t xml:space="preserve"> </w:t>
        </w:r>
      </w:ins>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77777777"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Pr="00EB62CD">
        <w:rPr>
          <w:rFonts w:asciiTheme="minorHAnsi" w:hAnsiTheme="minorHAnsi"/>
        </w:rPr>
        <w:t>oxidative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Pvalb,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4</w:t>
      </w:r>
      <w:r>
        <w:rPr>
          <w:rFonts w:asciiTheme="minorHAnsi" w:hAnsiTheme="minorHAnsi"/>
        </w:rPr>
        <w:t>D 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instrText>
      </w:r>
      <w:r>
        <w:rPr>
          <w:rFonts w:asciiTheme="minorHAnsi" w:hAnsiTheme="minorHAnsi"/>
        </w:rPr>
        <w:fldChar w:fldCharType="separate"/>
      </w:r>
      <w:r w:rsidRPr="00D72F59">
        <w:rPr>
          <w:rFonts w:asciiTheme="minorHAnsi" w:hAnsiTheme="minorHAnsi"/>
          <w:noProof/>
        </w:rPr>
        <w:t>[20,52]</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w:t>
      </w:r>
      <w:ins w:id="33" w:author="Snyder, Detrick" w:date="2019-05-22T18:02:00Z">
        <w:r w:rsidR="00134C31">
          <w:rPr>
            <w:rFonts w:asciiTheme="minorHAnsi" w:hAnsiTheme="minorHAnsi"/>
          </w:rPr>
          <w:t>,</w:t>
        </w:r>
      </w:ins>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er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w:t>
      </w:r>
      <w:r w:rsidR="00B16D14" w:rsidRPr="003952DE">
        <w:rPr>
          <w:rFonts w:asciiTheme="minorHAnsi" w:hAnsiTheme="minorHAnsi"/>
        </w:rPr>
        <w:lastRenderedPageBreak/>
        <w:t>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5ABCDC8C"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204C8C">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7,58]"},"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204C8C">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9]"},"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34C31">
        <w:rPr>
          <w:rFonts w:asciiTheme="minorHAnsi" w:hAnsiTheme="minorHAnsi"/>
        </w:rPr>
        <w:t xml:space="preserve"> are treated</w:t>
      </w:r>
      <w:r w:rsidR="0003756B" w:rsidRPr="004E6B13">
        <w:rPr>
          <w:rFonts w:asciiTheme="minorHAnsi" w:hAnsiTheme="minorHAnsi"/>
        </w:rPr>
        <w:t>.</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0C7C78">
        <w:rPr>
          <w:rFonts w:ascii="Cambria Math" w:hAnsi="Cambria Math" w:cs="Cambria Math"/>
        </w:rPr>
        <w:instrText>∼</w:instrText>
      </w:r>
      <w:r w:rsidR="000C7C7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0C7C78">
        <w:rPr>
          <w:rFonts w:ascii="Cambria Math" w:hAnsi="Cambria Math" w:cs="Cambria Math"/>
        </w:rPr>
        <w:instrText>∼</w:instrText>
      </w:r>
      <w:r w:rsidR="000C7C7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0,61]","plainTextFormattedCitation":"[60,61]","previouslyFormattedCitation":"[60,61]"},"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0,61]</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C. elegans</w:t>
      </w:r>
      <w:r w:rsidR="001D06A0" w:rsidRPr="00C2256A">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62,63]","plainTextFormattedCitation":"[62,63]","previouslyFormattedCitation":"[62,63]"},"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2,63]</w:t>
      </w:r>
      <w:r w:rsidR="001D06A0">
        <w:rPr>
          <w:rFonts w:asciiTheme="minorHAnsi" w:hAnsiTheme="minorHAnsi"/>
        </w:rPr>
        <w:fldChar w:fldCharType="end"/>
      </w:r>
      <w:r w:rsidR="003572E1">
        <w:rPr>
          <w:rFonts w:asciiTheme="minorHAnsi" w:hAnsiTheme="minorHAnsi"/>
        </w:rPr>
        <w:t xml:space="preserve"> and mice</w:t>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4,65]","plainTextFormattedCitation":"[64,65]","previouslyFormattedCitation":"[64,65]"},"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4,65]</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5–71]","plainTextFormattedCitation":"[65–71]","previouslyFormattedCitation":"[65–71]"},"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5–71]</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2–74]","plainTextFormattedCitation":"[72–74]","previouslyFormattedCitation":"[72–74]"},"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72–74]</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0C7C7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75]","plainTextFormattedCitation":"[75]","previouslyFormattedCitation":"[75]"},"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5]</w:t>
      </w:r>
      <w:r w:rsidR="001D06A0">
        <w:rPr>
          <w:rFonts w:asciiTheme="minorHAnsi" w:hAnsiTheme="minorHAnsi"/>
        </w:rPr>
        <w:fldChar w:fldCharType="end"/>
      </w:r>
      <w:r w:rsidR="001D06A0" w:rsidRPr="00C2256A">
        <w:rPr>
          <w:rFonts w:asciiTheme="minorHAnsi" w:hAnsiTheme="minorHAnsi"/>
        </w:rPr>
        <w:t>, supporting a role for decreased mTOR signaling in human longevity</w:t>
      </w:r>
      <w:r w:rsidR="001D06A0">
        <w:rPr>
          <w:rFonts w:asciiTheme="minorHAnsi" w:hAnsiTheme="minorHAnsi"/>
        </w:rPr>
        <w:t xml:space="preserve">, whereas in rats, inhibition of mTORC1 via rapalog treatment ameliorates age-related sarcopenia </w:t>
      </w:r>
      <w:r w:rsidR="001D06A0">
        <w:rPr>
          <w:rFonts w:asciiTheme="minorHAnsi" w:hAnsiTheme="minorHAnsi"/>
        </w:rPr>
        <w:fldChar w:fldCharType="begin" w:fldLock="1"/>
      </w:r>
      <w:r w:rsidR="000C7C7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76]","plainTextFormattedCitation":"[76]","previouslyFormattedCitation":"[76]"},"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6]</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5C9B6000"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0C7C7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7]","plainTextFormattedCitation":"[77]","previouslyFormattedCitation":"[77]"},"properties":{"noteIndex":0},"schema":"https://github.com/citation-style-language/schema/raw/master/csl-citation.json"}</w:instrText>
      </w:r>
      <w:r w:rsidR="00D80E5F">
        <w:rPr>
          <w:rFonts w:asciiTheme="minorHAnsi" w:hAnsiTheme="minorHAnsi"/>
        </w:rPr>
        <w:fldChar w:fldCharType="separate"/>
      </w:r>
      <w:r w:rsidR="00204C8C" w:rsidRPr="00204C8C">
        <w:rPr>
          <w:rFonts w:asciiTheme="minorHAnsi" w:hAnsiTheme="minorHAnsi"/>
          <w:noProof/>
        </w:rPr>
        <w:t>[77]</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317BF0B3"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0C7C7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8]","plainTextFormattedCitation":"[78]","previouslyFormattedCitation":"[78]"},"properties":{"noteIndex":0},"schema":"https://github.com/citation-style-language/schema/raw/master/csl-citation.json"}</w:instrText>
      </w:r>
      <w:r w:rsidR="004A737E">
        <w:rPr>
          <w:rFonts w:asciiTheme="minorHAnsi" w:hAnsiTheme="minorHAnsi"/>
        </w:rPr>
        <w:fldChar w:fldCharType="separate"/>
      </w:r>
      <w:r w:rsidR="00204C8C" w:rsidRPr="00204C8C">
        <w:rPr>
          <w:rFonts w:asciiTheme="minorHAnsi" w:hAnsiTheme="minorHAnsi"/>
          <w:noProof/>
        </w:rPr>
        <w:t>[78]</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34"/>
      <w:commentRangeStart w:id="35"/>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w:t>
      </w:r>
      <w:r w:rsidR="00FD2D4C" w:rsidRPr="0098299D">
        <w:rPr>
          <w:rFonts w:asciiTheme="minorHAnsi" w:hAnsiTheme="minorHAnsi"/>
        </w:rPr>
        <w:lastRenderedPageBreak/>
        <w:t xml:space="preserve">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34"/>
      <w:r w:rsidR="0092413D">
        <w:rPr>
          <w:rStyle w:val="CommentReference"/>
          <w:rFonts w:asciiTheme="minorHAnsi" w:hAnsiTheme="minorHAnsi" w:cstheme="minorBidi"/>
        </w:rPr>
        <w:commentReference w:id="34"/>
      </w:r>
      <w:commentRangeEnd w:id="35"/>
      <w:r w:rsidR="00855736">
        <w:rPr>
          <w:rStyle w:val="CommentReference"/>
          <w:rFonts w:asciiTheme="minorHAnsi" w:hAnsiTheme="minorHAnsi" w:cstheme="minorBidi"/>
        </w:rPr>
        <w:commentReference w:id="35"/>
      </w:r>
      <w:r w:rsidR="0098299D">
        <w:rPr>
          <w:rFonts w:asciiTheme="minorHAnsi" w:hAnsiTheme="minorHAnsi"/>
        </w:rPr>
        <w:fldChar w:fldCharType="begin" w:fldLock="1"/>
      </w:r>
      <w:r w:rsidR="000C7C7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9]","plainTextFormattedCitation":"[79]","previouslyFormattedCitation":"[79]"},"properties":{"noteIndex":0},"schema":"https://github.com/citation-style-language/schema/raw/master/csl-citation.json"}</w:instrText>
      </w:r>
      <w:r w:rsidR="0098299D">
        <w:rPr>
          <w:rFonts w:asciiTheme="minorHAnsi" w:hAnsiTheme="minorHAnsi"/>
        </w:rPr>
        <w:fldChar w:fldCharType="separate"/>
      </w:r>
      <w:r w:rsidR="00204C8C" w:rsidRPr="00204C8C">
        <w:rPr>
          <w:rFonts w:asciiTheme="minorHAnsi" w:hAnsiTheme="minorHAnsi"/>
          <w:noProof/>
        </w:rPr>
        <w:t>[79]</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0C7C7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3,80]"},"properties":{"noteIndex":0},"schema":"https://github.com/citation-style-language/schema/raw/master/csl-citation.json"}</w:instrText>
      </w:r>
      <w:r w:rsidR="00353CAF" w:rsidRPr="0098299D">
        <w:rPr>
          <w:rFonts w:asciiTheme="minorHAnsi" w:hAnsiTheme="minorHAnsi"/>
        </w:rPr>
        <w:fldChar w:fldCharType="separate"/>
      </w:r>
      <w:r w:rsidR="00204C8C" w:rsidRPr="00204C8C">
        <w:rPr>
          <w:rFonts w:asciiTheme="minorHAnsi" w:hAnsiTheme="minorHAnsi"/>
          <w:noProof/>
        </w:rPr>
        <w:t>[53,80]</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2658E957"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F72BF3">
        <w:rPr>
          <w:rFonts w:asciiTheme="minorHAnsi" w:hAnsiTheme="minorHAnsi"/>
        </w:rPr>
        <w:fldChar w:fldCharType="separate"/>
      </w:r>
      <w:r w:rsidR="00204C8C" w:rsidRPr="00204C8C">
        <w:rPr>
          <w:rFonts w:asciiTheme="minorHAnsi" w:hAnsiTheme="minorHAnsi"/>
          <w:noProof/>
        </w:rPr>
        <w:t>[81]</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0C7C7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82]","plainTextFormattedCitation":"[82]","previouslyFormattedCitation":"[82]"},"properties":{"noteIndex":0},"schema":"https://github.com/citation-style-language/schema/raw/master/csl-citation.json"}</w:instrText>
      </w:r>
      <w:r w:rsidR="000F72FA">
        <w:rPr>
          <w:rFonts w:asciiTheme="minorHAnsi" w:hAnsiTheme="minorHAnsi"/>
        </w:rPr>
        <w:fldChar w:fldCharType="separate"/>
      </w:r>
      <w:r w:rsidR="00204C8C" w:rsidRPr="00204C8C">
        <w:rPr>
          <w:rFonts w:asciiTheme="minorHAnsi" w:hAnsiTheme="minorHAnsi"/>
          <w:noProof/>
        </w:rPr>
        <w:t>[82]</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0C7C7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83]","plainTextFormattedCitation":"[83]","previouslyFormattedCitation":"[83]"},"properties":{"noteIndex":0},"schema":"https://github.com/citation-style-language/schema/raw/master/csl-citation.json"}</w:instrText>
      </w:r>
      <w:r w:rsidR="00F012B2">
        <w:rPr>
          <w:rFonts w:asciiTheme="minorHAnsi" w:hAnsiTheme="minorHAnsi"/>
        </w:rPr>
        <w:fldChar w:fldCharType="separate"/>
      </w:r>
      <w:r w:rsidR="00204C8C" w:rsidRPr="00204C8C">
        <w:rPr>
          <w:rFonts w:asciiTheme="minorHAnsi" w:hAnsiTheme="minorHAnsi"/>
          <w:noProof/>
        </w:rPr>
        <w:t>[83]</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E98AB0D"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0C7C7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84,85]","plainTextFormattedCitation":"[6,84,85]","previouslyFormattedCitation":"[6,84,85]"},"properties":{"noteIndex":0},"schema":"https://github.com/citation-style-language/schema/raw/master/csl-citation.json"}</w:instrText>
      </w:r>
      <w:r w:rsidRPr="00B21BBD">
        <w:rPr>
          <w:rFonts w:asciiTheme="minorHAnsi" w:hAnsiTheme="minorHAnsi"/>
        </w:rPr>
        <w:fldChar w:fldCharType="separate"/>
      </w:r>
      <w:r w:rsidR="00204C8C" w:rsidRPr="00204C8C">
        <w:rPr>
          <w:rFonts w:asciiTheme="minorHAnsi" w:hAnsiTheme="minorHAnsi"/>
          <w:noProof/>
        </w:rPr>
        <w:t>[6,84,85]</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2A3922">
        <w:rPr>
          <w:rFonts w:asciiTheme="minorHAnsi" w:hAnsiTheme="minorHAnsi"/>
        </w:rPr>
        <w:fldChar w:fldCharType="separate"/>
      </w:r>
      <w:r w:rsidR="00204C8C" w:rsidRPr="00204C8C">
        <w:rPr>
          <w:rFonts w:asciiTheme="minorHAnsi" w:hAnsiTheme="minorHAnsi"/>
          <w:noProof/>
        </w:rPr>
        <w:t>[81]</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6]","plainTextFormattedCitation":"[86]","previouslyFormattedCitation":"[86]"},"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6]</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7]","plainTextFormattedCitation":"[87]","previouslyFormattedCitation":"[87]"},"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7]</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226C3EA7"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w:t>
      </w:r>
      <w:r>
        <w:rPr>
          <w:rFonts w:asciiTheme="minorHAnsi" w:hAnsiTheme="minorHAnsi"/>
        </w:rPr>
        <w:lastRenderedPageBreak/>
        <w:t xml:space="preserve">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2]"},"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376F87C5" w:rsidR="003745B1" w:rsidRPr="000D7DED" w:rsidRDefault="00F81C56" w:rsidP="00EF624B">
      <w:pPr>
        <w:jc w:val="both"/>
        <w:rPr>
          <w:rFonts w:asciiTheme="minorHAnsi" w:hAnsiTheme="minorHAnsi"/>
        </w:rPr>
      </w:pPr>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0C7C7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88]","plainTextFormattedCitation":"[13,35,88]","previouslyFormattedCitation":"[35,88,89]"},"properties":{"noteIndex":0},"schema":"https://github.com/citation-style-language/schema/raw/master/csl-citation.json"}</w:instrText>
      </w:r>
      <w:r w:rsidR="00207F6B" w:rsidRPr="00160141">
        <w:rPr>
          <w:rFonts w:asciiTheme="minorHAnsi" w:hAnsiTheme="minorHAnsi"/>
        </w:rPr>
        <w:fldChar w:fldCharType="separate"/>
      </w:r>
      <w:r w:rsidR="000C7C78" w:rsidRPr="000C7C78">
        <w:rPr>
          <w:rFonts w:asciiTheme="minorHAnsi" w:hAnsiTheme="minorHAnsi"/>
          <w:noProof/>
        </w:rPr>
        <w:t>[13,35,88]</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Costell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36"/>
      <w:r w:rsidR="001E0A5E" w:rsidRPr="00160141">
        <w:rPr>
          <w:rFonts w:asciiTheme="minorHAnsi" w:hAnsiTheme="minorHAnsi"/>
        </w:rPr>
        <w:t xml:space="preserve">XXXX </w:t>
      </w:r>
      <w:commentRangeEnd w:id="36"/>
      <w:r w:rsidR="00E22913" w:rsidRPr="00160141">
        <w:rPr>
          <w:rStyle w:val="CommentReference"/>
          <w:rFonts w:asciiTheme="minorHAnsi" w:hAnsiTheme="minorHAnsi"/>
        </w:rPr>
        <w:commentReference w:id="36"/>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w:t>
      </w:r>
      <w:r w:rsidR="00E22913" w:rsidRPr="00160141">
        <w:rPr>
          <w:rFonts w:asciiTheme="minorHAnsi" w:hAnsiTheme="minorHAnsi"/>
        </w:rPr>
        <w:lastRenderedPageBreak/>
        <w:t xml:space="preserve">Integrative and Translational Genetics (DB) </w:t>
      </w:r>
      <w:r w:rsidR="001E0A5E" w:rsidRPr="00160141">
        <w:rPr>
          <w:rFonts w:asciiTheme="minorHAnsi" w:hAnsiTheme="minorHAnsi"/>
        </w:rPr>
        <w:t xml:space="preserve">and the UTHSC Department of Physiology Qiugley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052F0014" w14:textId="23A2BA99" w:rsidR="000C7C78" w:rsidRPr="000C7C78" w:rsidRDefault="00871236" w:rsidP="000C7C7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0C7C78" w:rsidRPr="000C7C78">
        <w:rPr>
          <w:rFonts w:ascii="Garamond" w:hAnsi="Garamond"/>
          <w:noProof/>
        </w:rPr>
        <w:t>[1]</w:t>
      </w:r>
      <w:r w:rsidR="000C7C78" w:rsidRPr="000C7C78">
        <w:rPr>
          <w:rFonts w:ascii="Garamond" w:hAnsi="Garamond"/>
          <w:noProof/>
        </w:rPr>
        <w:tab/>
        <w:t>World Health Organization., 2013. Obesity and Overweight. http://www.who.int/mediacentre/factsheets/fs311/en/.</w:t>
      </w:r>
    </w:p>
    <w:p w14:paraId="77229F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37" w:author="Snyder, Detrick" w:date="2019-06-03T10:31:00Z">
            <w:rPr>
              <w:rFonts w:ascii="Garamond" w:hAnsi="Garamond"/>
            </w:rPr>
          </w:rPrChange>
        </w:rPr>
        <w:t>[2]</w:t>
      </w:r>
      <w:r w:rsidRPr="0072439B">
        <w:rPr>
          <w:rFonts w:ascii="Garamond" w:hAnsi="Garamond"/>
          <w:lang w:val="de-DE"/>
          <w:rPrChange w:id="38" w:author="Snyder, Detrick" w:date="2019-06-03T10:31:00Z">
            <w:rPr>
              <w:rFonts w:ascii="Garamond" w:hAnsi="Garamond"/>
            </w:rPr>
          </w:rPrChange>
        </w:rPr>
        <w:tab/>
        <w:t xml:space="preserve">Leibel, R.L., Hirsch, J., 1984. </w:t>
      </w:r>
      <w:r w:rsidRPr="000C7C78">
        <w:rPr>
          <w:rFonts w:ascii="Garamond" w:hAnsi="Garamond"/>
          <w:noProof/>
        </w:rPr>
        <w:t>Diminished energy requirements in reduced-obese patients. Metabolism 33(2): 164–70, Doi: 10.1016/0026-0495(84)90130-6.</w:t>
      </w:r>
    </w:p>
    <w:p w14:paraId="0652F5A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w:t>
      </w:r>
      <w:r w:rsidRPr="000C7C78">
        <w:rPr>
          <w:rFonts w:ascii="Garamond" w:hAnsi="Garamond"/>
          <w:noProof/>
        </w:rPr>
        <w:tab/>
        <w:t>Leibel, R.L., Rosenbaum, M., Hirsch, J., 1995. Changes in energy expenditure resulting from altered body weight. The New England Journal of Medicine 332(10): 621–8, Doi: 10.1056/NEJM199503093321001.</w:t>
      </w:r>
    </w:p>
    <w:p w14:paraId="37A7B0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w:t>
      </w:r>
      <w:r w:rsidRPr="000C7C7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718257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39" w:author="Snyder, Detrick" w:date="2019-06-03T10:31:00Z">
            <w:rPr>
              <w:rFonts w:ascii="Garamond" w:hAnsi="Garamond"/>
            </w:rPr>
          </w:rPrChange>
        </w:rPr>
        <w:t>[5]</w:t>
      </w:r>
      <w:r w:rsidRPr="0072439B">
        <w:rPr>
          <w:rFonts w:ascii="Garamond" w:hAnsi="Garamond"/>
          <w:lang w:val="it-IT"/>
          <w:rPrChange w:id="40" w:author="Snyder, Detrick" w:date="2019-06-03T10:31:00Z">
            <w:rPr>
              <w:rFonts w:ascii="Garamond" w:hAnsi="Garamond"/>
            </w:rPr>
          </w:rPrChange>
        </w:rPr>
        <w:tab/>
        <w:t xml:space="preserve">Guridi, M., Kupr, B., Romanino, K., Lin, S., Falcetta, D., Tintignac, L., et al., 2016. </w:t>
      </w:r>
      <w:r w:rsidRPr="000C7C78">
        <w:rPr>
          <w:rFonts w:ascii="Garamond" w:hAnsi="Garamond"/>
          <w:noProof/>
        </w:rPr>
        <w:t>Alterations to mTORC1 signaling in the skeletal muscle differentially affect whole-body metabolism. Skeletal Muscle 6(1): 13, Doi: 10.1186/s13395-016-0084-8.</w:t>
      </w:r>
    </w:p>
    <w:p w14:paraId="3462909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w:t>
      </w:r>
      <w:r w:rsidRPr="000C7C7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452A1F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w:t>
      </w:r>
      <w:r w:rsidRPr="000C7C7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11C4CC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w:t>
      </w:r>
      <w:r w:rsidRPr="000C7C78">
        <w:rPr>
          <w:rFonts w:ascii="Garamond" w:hAnsi="Garamond"/>
          <w:noProof/>
        </w:rPr>
        <w:tab/>
        <w:t>Tran, C.M., Mukherjee, S., Ye, L., Frederick, D.W., Kissig, M., Davis, J.G., et al., 2016. Rapamycin blocks induction of the thermogenic program in white adipose tissue. Diabetes 65(April 2015): 1–35, Doi: 10.2337/db15-0502.</w:t>
      </w:r>
    </w:p>
    <w:p w14:paraId="25BA7C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9]</w:t>
      </w:r>
      <w:r w:rsidRPr="000C7C78">
        <w:rPr>
          <w:rFonts w:ascii="Garamond" w:hAnsi="Garamond"/>
          <w:noProof/>
        </w:rPr>
        <w:tab/>
        <w:t>Efeyan, A., Comb, W.C., Sabatini, D.M., 2015. Nutrient-sensing mechanisms and pathways. Nature 517(7534): 302–10, Doi: 10.1038/nature14190.</w:t>
      </w:r>
    </w:p>
    <w:p w14:paraId="7E47579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0]</w:t>
      </w:r>
      <w:r w:rsidRPr="000C7C7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1F96B2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1]</w:t>
      </w:r>
      <w:r w:rsidRPr="000C7C7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890320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2]</w:t>
      </w:r>
      <w:r w:rsidRPr="000C7C7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EDAEF6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3]</w:t>
      </w:r>
      <w:r w:rsidRPr="000C7C78">
        <w:rPr>
          <w:rFonts w:ascii="Garamond" w:hAnsi="Garamond"/>
          <w:noProof/>
        </w:rPr>
        <w:tab/>
        <w:t xml:space="preserve">Lu, B., Bridges, D., Yang, Y., Fisher, K., Cheng, A., Chang, L., et al., 2014. Metabolic crosstalk: molecular links between glycogen and lipid metabolism in obesity. Diabetes </w:t>
      </w:r>
      <w:r w:rsidRPr="000C7C78">
        <w:rPr>
          <w:rFonts w:ascii="Garamond" w:hAnsi="Garamond"/>
          <w:noProof/>
        </w:rPr>
        <w:lastRenderedPageBreak/>
        <w:t>63(9): 2935–48, Doi: 10.2337/db13-1531.</w:t>
      </w:r>
    </w:p>
    <w:p w14:paraId="701E641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4]</w:t>
      </w:r>
      <w:r w:rsidRPr="000C7C78">
        <w:rPr>
          <w:rFonts w:ascii="Garamond" w:hAnsi="Garamond"/>
          <w:noProof/>
        </w:rPr>
        <w:tab/>
        <w:t>Zhang, H.H., Huang, J., Düvel, K., Boback, B., Wu, S., Squillace, R.M., et al., 2009. Insulin stimulates adipogenesis through the Akt-TSC2-mTORC1 pathway. PloS One 4(7): e6189, Doi: 10.1371/journal.pone.0006189.</w:t>
      </w:r>
    </w:p>
    <w:p w14:paraId="58F25F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5]</w:t>
      </w:r>
      <w:r w:rsidRPr="000C7C78">
        <w:rPr>
          <w:rFonts w:ascii="Garamond" w:hAnsi="Garamond"/>
          <w:noProof/>
        </w:rPr>
        <w:tab/>
        <w:t>Hatfield, I., Harvey, I., Yates, E.R., Redd, J.R., Reiter, L.T., Bridges, D., 2015. The role of TORC1 in muscle development in Drosophila. Scientific Reports 5: 9676, Doi: 10.1038/srep09676.</w:t>
      </w:r>
    </w:p>
    <w:p w14:paraId="6547BF71"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6]</w:t>
      </w:r>
      <w:r w:rsidRPr="000C7C78">
        <w:rPr>
          <w:rFonts w:ascii="Garamond" w:hAnsi="Garamond"/>
          <w:noProof/>
        </w:rPr>
        <w:tab/>
        <w:t>Erbay, E., Chen, J., 2001. The mammalian target of rapamycin regulates C2C12 myogenesis via a kinase-independent mechanism. The Journal of Biological Chemistry 276(39): 36079–82, Doi: 10.1074/jbc.C100406200.</w:t>
      </w:r>
    </w:p>
    <w:p w14:paraId="0C8846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7]</w:t>
      </w:r>
      <w:r w:rsidRPr="000C7C7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63050D9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8]</w:t>
      </w:r>
      <w:r w:rsidRPr="000C7C78">
        <w:rPr>
          <w:rFonts w:ascii="Garamond" w:hAnsi="Garamond"/>
          <w:noProof/>
        </w:rPr>
        <w:tab/>
        <w:t>DeFronzo, R.A., Ferrannini, E., Sato, Y., Felig, P., Wahren, J., 1981. Synergistic interaction between exercise and insulin on peripheral glucose uptake. The Journal of Clinical Investigation 68(6): 1468–74.</w:t>
      </w:r>
    </w:p>
    <w:p w14:paraId="53E72E1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9]</w:t>
      </w:r>
      <w:r w:rsidRPr="000C7C78">
        <w:rPr>
          <w:rFonts w:ascii="Garamond" w:hAnsi="Garamond"/>
          <w:noProof/>
        </w:rPr>
        <w:tab/>
        <w:t>Rolfe, D.F., Brown, G.C., 1997. Cellular energy utilization and molecular origin of standard metabolic rate in mammals. Physiological Reviews 77(3): 731–58.</w:t>
      </w:r>
    </w:p>
    <w:p w14:paraId="66DF6F09"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41" w:author="Snyder, Detrick" w:date="2019-06-03T10:31:00Z">
            <w:rPr>
              <w:rFonts w:ascii="Garamond" w:hAnsi="Garamond"/>
            </w:rPr>
          </w:rPrChange>
        </w:rPr>
      </w:pPr>
      <w:r w:rsidRPr="000C7C78">
        <w:rPr>
          <w:rFonts w:ascii="Garamond" w:hAnsi="Garamond"/>
          <w:noProof/>
        </w:rPr>
        <w:t>[20]</w:t>
      </w:r>
      <w:r w:rsidRPr="000C7C78">
        <w:rPr>
          <w:rFonts w:ascii="Garamond" w:hAnsi="Garamond"/>
          <w:noProof/>
        </w:rPr>
        <w:tab/>
        <w:t xml:space="preserve">Bentzinger, C.F., Lin, S., Romanino, K., Castets, P., Guridi, M., Summermatter, S., et al., 2013. Differential response of skeletal muscles to mTORC1 signaling during atrophy and hypertrophy. </w:t>
      </w:r>
      <w:r w:rsidRPr="0072439B">
        <w:rPr>
          <w:rFonts w:ascii="Garamond" w:hAnsi="Garamond"/>
          <w:lang w:val="it-IT"/>
          <w:rPrChange w:id="42" w:author="Snyder, Detrick" w:date="2019-06-03T10:31:00Z">
            <w:rPr>
              <w:rFonts w:ascii="Garamond" w:hAnsi="Garamond"/>
            </w:rPr>
          </w:rPrChange>
        </w:rPr>
        <w:t>Skeletal Muscle 3(1): 6, Doi: 10.1186/2044-5040-3-6.</w:t>
      </w:r>
    </w:p>
    <w:p w14:paraId="24B387D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43" w:author="Snyder, Detrick" w:date="2019-06-03T10:31:00Z">
            <w:rPr>
              <w:rFonts w:ascii="Garamond" w:hAnsi="Garamond"/>
            </w:rPr>
          </w:rPrChange>
        </w:rPr>
        <w:t>[21]</w:t>
      </w:r>
      <w:r w:rsidRPr="0072439B">
        <w:rPr>
          <w:rFonts w:ascii="Garamond" w:hAnsi="Garamond"/>
          <w:lang w:val="it-IT"/>
          <w:rPrChange w:id="44" w:author="Snyder, Detrick" w:date="2019-06-03T10:31:00Z">
            <w:rPr>
              <w:rFonts w:ascii="Garamond" w:hAnsi="Garamond"/>
            </w:rPr>
          </w:rPrChange>
        </w:rPr>
        <w:tab/>
        <w:t xml:space="preserve">Castets, P., Lin, S., Rion, N., Di Fulvio, S., Romanino, K., Guridi, M., et al., 2013. </w:t>
      </w:r>
      <w:r w:rsidRPr="000C7C78">
        <w:rPr>
          <w:rFonts w:ascii="Garamond" w:hAnsi="Garamond"/>
          <w:noProof/>
        </w:rPr>
        <w:t>Sustained activation of mTORC1 in skeletal muscle inhibits constitutive and starvation-induced autophagy and causes a severe, late-onset myopathy. Cell Metabolism 17(5): 731–44, Doi: 10.1016/j.cmet.2013.03.015.</w:t>
      </w:r>
    </w:p>
    <w:p w14:paraId="166ECED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2]</w:t>
      </w:r>
      <w:r w:rsidRPr="000C7C7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403085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3]</w:t>
      </w:r>
      <w:r w:rsidRPr="000C7C7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7363EEC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4]</w:t>
      </w:r>
      <w:r w:rsidRPr="000C7C7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BCD690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5]</w:t>
      </w:r>
      <w:r w:rsidRPr="000C7C7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7243AFE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6]</w:t>
      </w:r>
      <w:r w:rsidRPr="000C7C78">
        <w:rPr>
          <w:rFonts w:ascii="Garamond" w:hAnsi="Garamond"/>
          <w:noProof/>
        </w:rPr>
        <w:tab/>
        <w:t>Harrison, D.E., Strong, R., Sharp, Z.D., Nelson, J.F., Astle, C.M., Flurkey, K., et al., 2009. Rapamycin fed late in life extends lifespan in genetically heterogeneous mice. Nature 460(7253): 392–5, Doi: 10.1038/nature08221.</w:t>
      </w:r>
    </w:p>
    <w:p w14:paraId="29C0E4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27]</w:t>
      </w:r>
      <w:r w:rsidRPr="000C7C7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8022ED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8]</w:t>
      </w:r>
      <w:r w:rsidRPr="000C7C7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6CCC1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9]</w:t>
      </w:r>
      <w:r w:rsidRPr="000C7C7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2951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0]</w:t>
      </w:r>
      <w:r w:rsidRPr="000C7C78">
        <w:rPr>
          <w:rFonts w:ascii="Garamond" w:hAnsi="Garamond"/>
          <w:noProof/>
        </w:rPr>
        <w:tab/>
        <w:t>Sasaki, H., Kasagi, F., Yamada, M., Fujita, S., 2007. Grip strength predicts cause-specific mortality in middle-aged and elderly persons. The American Journal of Medicine 120(4): 337–42, Doi: 10.1016/j.amjmed.2006.04.018.</w:t>
      </w:r>
    </w:p>
    <w:p w14:paraId="143405A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1]</w:t>
      </w:r>
      <w:r w:rsidRPr="000C7C78">
        <w:rPr>
          <w:rFonts w:ascii="Garamond" w:hAnsi="Garamond"/>
          <w:noProof/>
        </w:rPr>
        <w:tab/>
        <w:t>Gale, C.R., Martyn, C.N., Cooper, C., Sayer, A.A., 2007. Grip strength, body composition, and mortality. International Journal of Epidemiology 36(1): 228–35, Doi: 10.1093/ije/dyl224.</w:t>
      </w:r>
    </w:p>
    <w:p w14:paraId="2ACAC6B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2]</w:t>
      </w:r>
      <w:r w:rsidRPr="000C7C7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373B6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3]</w:t>
      </w:r>
      <w:r w:rsidRPr="000C7C7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1EE59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4]</w:t>
      </w:r>
      <w:r w:rsidRPr="000C7C7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FE8716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5]</w:t>
      </w:r>
      <w:r w:rsidRPr="000C7C7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23524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6]</w:t>
      </w:r>
      <w:r w:rsidRPr="000C7C78">
        <w:rPr>
          <w:rFonts w:ascii="Garamond" w:hAnsi="Garamond"/>
          <w:noProof/>
        </w:rPr>
        <w:tab/>
        <w:t>Tschöp, M.H., Speakman, J.R., Arch, J.R.S., Auwerx, J., Brüning, J.C.C., Chan, L., et al., 2011. A guide to analysis of mouse energy metabolism. Nature Methods 9(1): 57–63, Doi: 10.1038/nmeth.1806.</w:t>
      </w:r>
    </w:p>
    <w:p w14:paraId="26CBC43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7]</w:t>
      </w:r>
      <w:r w:rsidRPr="000C7C78">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7232396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sv-SE"/>
          <w:rPrChange w:id="45" w:author="Snyder, Detrick" w:date="2019-06-03T10:31:00Z">
            <w:rPr>
              <w:rFonts w:ascii="Garamond" w:hAnsi="Garamond"/>
            </w:rPr>
          </w:rPrChange>
        </w:rPr>
        <w:t>[38]</w:t>
      </w:r>
      <w:r w:rsidRPr="0072439B">
        <w:rPr>
          <w:rFonts w:ascii="Garamond" w:hAnsi="Garamond"/>
          <w:lang w:val="sv-SE"/>
          <w:rPrChange w:id="46" w:author="Snyder, Detrick" w:date="2019-06-03T10:31:00Z">
            <w:rPr>
              <w:rFonts w:ascii="Garamond" w:hAnsi="Garamond"/>
            </w:rPr>
          </w:rPrChange>
        </w:rPr>
        <w:tab/>
        <w:t xml:space="preserve">Kim, D., Pertea, G., Trapnell, C., Pimentel, H., Kelley, R., Salzberg, S.L., 2013. </w:t>
      </w:r>
      <w:r w:rsidRPr="000C7C78">
        <w:rPr>
          <w:rFonts w:ascii="Garamond" w:hAnsi="Garamond"/>
          <w:noProof/>
        </w:rPr>
        <w:t>TopHat2: accurate alignment of transcriptomes in the presence of insertions, deletions and gene fusions. Genome Biology 14(4): R36, Doi: 10.1186/gb-2013-14-4-r36.</w:t>
      </w:r>
    </w:p>
    <w:p w14:paraId="0BD2228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39]</w:t>
      </w:r>
      <w:r w:rsidRPr="000C7C78">
        <w:rPr>
          <w:rFonts w:ascii="Garamond" w:hAnsi="Garamond"/>
          <w:noProof/>
        </w:rPr>
        <w:tab/>
        <w:t>Langmead, B., Trapnell, C., Pop, M., Salzberg, S.L., 2009. Ultrafast and memory-efficient alignment of short DNA sequences to the human genome. Genome Biology 10(3): R25, Doi: 10.1186/gb-2009-10-3-r25.</w:t>
      </w:r>
    </w:p>
    <w:p w14:paraId="178463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0]</w:t>
      </w:r>
      <w:r w:rsidRPr="000C7C78">
        <w:rPr>
          <w:rFonts w:ascii="Garamond" w:hAnsi="Garamond"/>
          <w:noProof/>
        </w:rPr>
        <w:tab/>
        <w:t>Anders, S., Pyl, P.T., Huber, W., 2015. HTSeq-A Python framework to work with high-throughput sequencing data. Bioinformatics 31(2): 166–9, Doi: 10.1093/bioinformatics/btu638.</w:t>
      </w:r>
    </w:p>
    <w:p w14:paraId="4CDC802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1]</w:t>
      </w:r>
      <w:r w:rsidRPr="000C7C78">
        <w:rPr>
          <w:rFonts w:ascii="Garamond" w:hAnsi="Garamond"/>
          <w:noProof/>
        </w:rPr>
        <w:tab/>
        <w:t>Love, M.I., Huber, W., Anders, S., 2014. Moderated estimation of fold change and dispersion for RNA-seq data with DESeq2. Genome Biology 15(12): 550, Doi: 10.1186/s13059-014-0550-8.</w:t>
      </w:r>
    </w:p>
    <w:p w14:paraId="422DE9E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2]</w:t>
      </w:r>
      <w:r w:rsidRPr="000C7C7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724B0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3]</w:t>
      </w:r>
      <w:r w:rsidRPr="000C7C78">
        <w:rPr>
          <w:rFonts w:ascii="Garamond" w:hAnsi="Garamond"/>
          <w:noProof/>
        </w:rPr>
        <w:tab/>
        <w:t>Liberzon, A., Subramanian, A., Pinchback, R., Thorvaldsdóttir, H., Tamayo, P., Mesirov, J.P., 2011. Molecular signatures database (MSigDB) 3.0. Bioinformatics 27(12): 1739–40, Doi: 10.1093/bioinformatics/btr260.</w:t>
      </w:r>
    </w:p>
    <w:p w14:paraId="19B55A2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4]</w:t>
      </w:r>
      <w:r w:rsidRPr="000C7C7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D4F974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5]</w:t>
      </w:r>
      <w:r w:rsidRPr="000C7C78">
        <w:rPr>
          <w:rFonts w:ascii="Garamond" w:hAnsi="Garamond"/>
          <w:noProof/>
        </w:rPr>
        <w:tab/>
        <w:t>R Core Team., 2013. R: A Language and Environment for Statistical Computing.</w:t>
      </w:r>
    </w:p>
    <w:p w14:paraId="516C53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47" w:author="Snyder, Detrick" w:date="2019-06-03T10:31:00Z">
            <w:rPr>
              <w:rFonts w:ascii="Garamond" w:hAnsi="Garamond"/>
            </w:rPr>
          </w:rPrChange>
        </w:rPr>
        <w:t>[46]</w:t>
      </w:r>
      <w:r w:rsidRPr="0072439B">
        <w:rPr>
          <w:rFonts w:ascii="Garamond" w:hAnsi="Garamond"/>
          <w:lang w:val="de-DE"/>
          <w:rPrChange w:id="48" w:author="Snyder, Detrick" w:date="2019-06-03T10:31:00Z">
            <w:rPr>
              <w:rFonts w:ascii="Garamond" w:hAnsi="Garamond"/>
            </w:rPr>
          </w:rPrChange>
        </w:rPr>
        <w:tab/>
        <w:t xml:space="preserve">Bates, D.M., Mächler, M., Bolker, B., Walker, S., 2014. </w:t>
      </w:r>
      <w:r w:rsidRPr="000C7C78">
        <w:rPr>
          <w:rFonts w:ascii="Garamond" w:hAnsi="Garamond"/>
          <w:noProof/>
        </w:rPr>
        <w:t>Fitting Linear Mixed-Effects Models using lme4. ArXiv 1406.5823: 1–51.</w:t>
      </w:r>
    </w:p>
    <w:p w14:paraId="43D47F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7]</w:t>
      </w:r>
      <w:r w:rsidRPr="000C7C78">
        <w:rPr>
          <w:rFonts w:ascii="Garamond" w:hAnsi="Garamond"/>
          <w:noProof/>
        </w:rPr>
        <w:tab/>
        <w:t>Therneau, T.M., Grambsch, P.M., 2000. Modeling Survival Data: Extending the Cox Model. New York, NY: Springer New York.</w:t>
      </w:r>
    </w:p>
    <w:p w14:paraId="4A1ED5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8]</w:t>
      </w:r>
      <w:r w:rsidRPr="000C7C78">
        <w:rPr>
          <w:rFonts w:ascii="Garamond" w:hAnsi="Garamond"/>
          <w:noProof/>
        </w:rPr>
        <w:tab/>
        <w:t>Therneau, T., 2012. A Package for Survival Analysis in S. R package version. Survival.</w:t>
      </w:r>
    </w:p>
    <w:p w14:paraId="1BF85E3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9]</w:t>
      </w:r>
      <w:r w:rsidRPr="000C7C78">
        <w:rPr>
          <w:rFonts w:ascii="Garamond" w:hAnsi="Garamond"/>
          <w:noProof/>
        </w:rPr>
        <w:tab/>
        <w:t>Benjamini, Y., Hochberg, Y., 1995. Controlling the False Discovery Rate: A Practical and Powerful Approach to Multiple Testing. Journal of the Royal Statistical Society. Series B 57(1): 289–300.</w:t>
      </w:r>
    </w:p>
    <w:p w14:paraId="2243FE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0]</w:t>
      </w:r>
      <w:r w:rsidRPr="000C7C7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585C67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1]</w:t>
      </w:r>
      <w:r w:rsidRPr="000C7C7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1B95A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2]</w:t>
      </w:r>
      <w:r w:rsidRPr="000C7C7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548FA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3]</w:t>
      </w:r>
      <w:r w:rsidRPr="000C7C78">
        <w:rPr>
          <w:rFonts w:ascii="Garamond" w:hAnsi="Garamond"/>
          <w:noProof/>
        </w:rPr>
        <w:tab/>
        <w:t xml:space="preserve">Bal, N.C., Maurya, S.K., Sopariwala, D.H., Sahoo, S.K., Gupta, S.C., Shaikh, S.A., et al., 2012. Sarcolipin is a newly identified regulator of muscle-based thermogenesis in </w:t>
      </w:r>
      <w:r w:rsidRPr="000C7C78">
        <w:rPr>
          <w:rFonts w:ascii="Garamond" w:hAnsi="Garamond"/>
          <w:noProof/>
        </w:rPr>
        <w:lastRenderedPageBreak/>
        <w:t>mammals. Nature Medicine 18(10): 1575–9, Doi: 10.1038/nm.2897.</w:t>
      </w:r>
    </w:p>
    <w:p w14:paraId="0BAC36D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4]</w:t>
      </w:r>
      <w:r w:rsidRPr="000C7C7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C0590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5]</w:t>
      </w:r>
      <w:r w:rsidRPr="000C7C7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36243E9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6]</w:t>
      </w:r>
      <w:r w:rsidRPr="000C7C78">
        <w:rPr>
          <w:rFonts w:ascii="Garamond" w:hAnsi="Garamond"/>
          <w:noProof/>
        </w:rPr>
        <w:tab/>
        <w:t>Maurya, S.K., Periasamy, M., 2015. Sarcolipin is a novel regulator of muscle metabolism and obesity. Pharmacological Research 102: 270–5, Doi: 10.1016/j.phrs.2015.10.020.</w:t>
      </w:r>
    </w:p>
    <w:p w14:paraId="27828A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7]</w:t>
      </w:r>
      <w:r w:rsidRPr="000C7C7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561050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8]</w:t>
      </w:r>
      <w:r w:rsidRPr="000C7C78">
        <w:rPr>
          <w:rFonts w:ascii="Garamond" w:hAnsi="Garamond"/>
          <w:noProof/>
        </w:rPr>
        <w:tab/>
        <w:t>Fiatarone, M.A., 1990. High-Intensity Strength Training in Nonagenarians. JAMA 263(22): 3029, Doi: 10.1001/jama.1990.03440220053029.</w:t>
      </w:r>
    </w:p>
    <w:p w14:paraId="4ADE6D3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9]</w:t>
      </w:r>
      <w:r w:rsidRPr="000C7C78">
        <w:rPr>
          <w:rFonts w:ascii="Garamond" w:hAnsi="Garamond"/>
          <w:noProof/>
        </w:rPr>
        <w:tab/>
        <w:t>Zurlo, F., Larson, K., Bogardus, C., Ravussin, E., 1990. Skeletal muscle metabolism is a major determinant of resting energy expenditure. Journal of Clinical Investigation 86(5): 1423.</w:t>
      </w:r>
    </w:p>
    <w:p w14:paraId="5211649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0]</w:t>
      </w:r>
      <w:r w:rsidRPr="000C7C78">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04C23B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1]</w:t>
      </w:r>
      <w:r w:rsidRPr="000C7C78">
        <w:rPr>
          <w:rFonts w:ascii="Garamond" w:hAnsi="Garamond"/>
          <w:noProof/>
        </w:rPr>
        <w:tab/>
        <w:t>Phillips, B.E., Williams, J.P., Gustafsson, T., Bouchard, C., Rankinen, T., Knudsen, S., et al., 2013. Molecular Networks of Human Muscle Adaptation to Exercise and Age. PLoS Genetics 9(3), Doi: 10.1371/journal.pgen.1003389.</w:t>
      </w:r>
    </w:p>
    <w:p w14:paraId="0402BB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2]</w:t>
      </w:r>
      <w:r w:rsidRPr="000C7C7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77DE562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3]</w:t>
      </w:r>
      <w:r w:rsidRPr="000C7C78">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79B74B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4]</w:t>
      </w:r>
      <w:r w:rsidRPr="000C7C7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1DA39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5]</w:t>
      </w:r>
      <w:r w:rsidRPr="000C7C7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D3F8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6]</w:t>
      </w:r>
      <w:r w:rsidRPr="000C7C78">
        <w:rPr>
          <w:rFonts w:ascii="Garamond" w:hAnsi="Garamond"/>
          <w:noProof/>
        </w:rPr>
        <w:tab/>
        <w:t xml:space="preserve">Willcox, B.J., Donlon, T. a., He, Q., Chen, R., Grove, J.S., Yano, K., et al., 2008. FOXO3A genotype is strongly associated with human longevity. Proceedings of the National Academy of Sciences of the United States of America 105(37): 13987–92, </w:t>
      </w:r>
      <w:r w:rsidRPr="000C7C78">
        <w:rPr>
          <w:rFonts w:ascii="Garamond" w:hAnsi="Garamond"/>
          <w:noProof/>
        </w:rPr>
        <w:lastRenderedPageBreak/>
        <w:t>Doi: 10.1073/pnas.0801030105.</w:t>
      </w:r>
    </w:p>
    <w:p w14:paraId="0DE807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7]</w:t>
      </w:r>
      <w:r w:rsidRPr="000C7C7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196BAF5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8]</w:t>
      </w:r>
      <w:r w:rsidRPr="000C7C7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3319A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9]</w:t>
      </w:r>
      <w:r w:rsidRPr="000C7C7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107E0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0]</w:t>
      </w:r>
      <w:r w:rsidRPr="000C7C78">
        <w:rPr>
          <w:rFonts w:ascii="Garamond" w:hAnsi="Garamond"/>
          <w:noProof/>
        </w:rPr>
        <w:tab/>
        <w:t>Li, Y., Wang, W.J., Cao, H., Lu, J., Wu, C., Hu, F.Y., et al., 2009. Genetic association of FOXO1A and FOXO3A with longevity trait in Han Chinese populations. Human Molecular Genetics 18(24): 4897–904, Doi: 10.1093/hmg/ddp459.</w:t>
      </w:r>
    </w:p>
    <w:p w14:paraId="1638851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1]</w:t>
      </w:r>
      <w:r w:rsidRPr="000C7C7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155B91E"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fr-FR"/>
          <w:rPrChange w:id="49" w:author="Snyder, Detrick" w:date="2019-06-03T10:31:00Z">
            <w:rPr>
              <w:rFonts w:ascii="Garamond" w:hAnsi="Garamond"/>
            </w:rPr>
          </w:rPrChange>
        </w:rPr>
      </w:pPr>
      <w:r w:rsidRPr="000C7C78">
        <w:rPr>
          <w:rFonts w:ascii="Garamond" w:hAnsi="Garamond"/>
          <w:noProof/>
        </w:rPr>
        <w:t>[72]</w:t>
      </w:r>
      <w:r w:rsidRPr="000C7C78">
        <w:rPr>
          <w:rFonts w:ascii="Garamond" w:hAnsi="Garamond"/>
          <w:noProof/>
        </w:rPr>
        <w:tab/>
        <w:t xml:space="preserve">Giannakou, M.E., Goss, M., Jünger, M.A., Hafen, E., Leevers, S.J., Partridge, L., 2004. Long-lived Drosophila with overexpressed dFOXO in adult fat body. </w:t>
      </w:r>
      <w:r w:rsidRPr="0072439B">
        <w:rPr>
          <w:rFonts w:ascii="Garamond" w:hAnsi="Garamond"/>
          <w:lang w:val="fr-FR"/>
          <w:rPrChange w:id="50" w:author="Snyder, Detrick" w:date="2019-06-03T10:31:00Z">
            <w:rPr>
              <w:rFonts w:ascii="Garamond" w:hAnsi="Garamond"/>
            </w:rPr>
          </w:rPrChange>
        </w:rPr>
        <w:t>Science 305(5682): 361, Doi: 10.1126/science.1098219.</w:t>
      </w:r>
    </w:p>
    <w:p w14:paraId="20AB6282"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51" w:author="Snyder, Detrick" w:date="2019-06-03T10:31:00Z">
            <w:rPr>
              <w:rFonts w:ascii="Garamond" w:hAnsi="Garamond"/>
            </w:rPr>
          </w:rPrChange>
        </w:rPr>
      </w:pPr>
      <w:r w:rsidRPr="0072439B">
        <w:rPr>
          <w:rFonts w:ascii="Garamond" w:hAnsi="Garamond"/>
          <w:lang w:val="fr-FR"/>
          <w:rPrChange w:id="52" w:author="Snyder, Detrick" w:date="2019-06-03T10:31:00Z">
            <w:rPr>
              <w:rFonts w:ascii="Garamond" w:hAnsi="Garamond"/>
            </w:rPr>
          </w:rPrChange>
        </w:rPr>
        <w:t>[73]</w:t>
      </w:r>
      <w:r w:rsidRPr="0072439B">
        <w:rPr>
          <w:rFonts w:ascii="Garamond" w:hAnsi="Garamond"/>
          <w:lang w:val="fr-FR"/>
          <w:rPrChange w:id="53" w:author="Snyder, Detrick" w:date="2019-06-03T10:31:00Z">
            <w:rPr>
              <w:rFonts w:ascii="Garamond" w:hAnsi="Garamond"/>
            </w:rPr>
          </w:rPrChange>
        </w:rPr>
        <w:tab/>
        <w:t xml:space="preserve">Hwangbo, D.S., Gershman, B., Tu, M.-P., Palmer, M., Tatar, M., 2004. </w:t>
      </w:r>
      <w:r w:rsidRPr="000C7C78">
        <w:rPr>
          <w:rFonts w:ascii="Garamond" w:hAnsi="Garamond"/>
          <w:noProof/>
        </w:rPr>
        <w:t xml:space="preserve">Drosophila dFOXO controls lifespan and regulates insulin signalling in brain and fat body. </w:t>
      </w:r>
      <w:r w:rsidRPr="0072439B">
        <w:rPr>
          <w:rFonts w:ascii="Garamond" w:hAnsi="Garamond"/>
          <w:lang w:val="it-IT"/>
          <w:rPrChange w:id="54" w:author="Snyder, Detrick" w:date="2019-06-03T10:31:00Z">
            <w:rPr>
              <w:rFonts w:ascii="Garamond" w:hAnsi="Garamond"/>
            </w:rPr>
          </w:rPrChange>
        </w:rPr>
        <w:t>Nature 429(6991): 562–6, Doi: 10.1038/nature03446.</w:t>
      </w:r>
    </w:p>
    <w:p w14:paraId="69EEC7F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55" w:author="Snyder, Detrick" w:date="2019-06-03T10:31:00Z">
            <w:rPr>
              <w:rFonts w:ascii="Garamond" w:hAnsi="Garamond"/>
            </w:rPr>
          </w:rPrChange>
        </w:rPr>
        <w:t>[74]</w:t>
      </w:r>
      <w:r w:rsidRPr="0072439B">
        <w:rPr>
          <w:rFonts w:ascii="Garamond" w:hAnsi="Garamond"/>
          <w:lang w:val="it-IT"/>
          <w:rPrChange w:id="56" w:author="Snyder, Detrick" w:date="2019-06-03T10:31:00Z">
            <w:rPr>
              <w:rFonts w:ascii="Garamond" w:hAnsi="Garamond"/>
            </w:rPr>
          </w:rPrChange>
        </w:rPr>
        <w:tab/>
        <w:t xml:space="preserve">Milan, G., Romanello, V., Pescatore, F., Armani, A., Paik, J.-H., Frasson, L., et al., 2015. </w:t>
      </w:r>
      <w:r w:rsidRPr="000C7C78">
        <w:rPr>
          <w:rFonts w:ascii="Garamond" w:hAnsi="Garamond"/>
          <w:noProof/>
        </w:rPr>
        <w:t>Regulation of autophagy and the ubiquitin-proteasome system by the FoxO transcriptional network during muscle atrophy. Nature Communications 6: 6670, Doi: 10.1038/ncomms7670.</w:t>
      </w:r>
    </w:p>
    <w:p w14:paraId="0879B45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5]</w:t>
      </w:r>
      <w:r w:rsidRPr="000C7C78">
        <w:rPr>
          <w:rFonts w:ascii="Garamond" w:hAnsi="Garamond"/>
          <w:noProof/>
        </w:rPr>
        <w:tab/>
        <w:t>Passtoors, W.M., Beekman, M., Deelen, J., van der Breggen, R., Maier, A.B., Guigas, B., et al., 2013. Gene expression analysis of mTOR pathway: association with human longevity. Aging Cell 12(1): 24–31, Doi: 10.1111/acel.12015.</w:t>
      </w:r>
    </w:p>
    <w:p w14:paraId="4008E34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6]</w:t>
      </w:r>
      <w:r w:rsidRPr="000C7C78">
        <w:rPr>
          <w:rFonts w:ascii="Garamond" w:hAnsi="Garamond"/>
          <w:noProof/>
        </w:rPr>
        <w:tab/>
        <w:t>Joseph, G.A., Wang, S., Zhou, W., Kimble, G., Tse, H., Eash, J., et al., 2019. No Title, Doi: 10.1101/591891.</w:t>
      </w:r>
    </w:p>
    <w:p w14:paraId="3004A51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7]</w:t>
      </w:r>
      <w:r w:rsidRPr="000C7C7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3D3E2BF6"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nl-BE"/>
          <w:rPrChange w:id="57" w:author="Snyder, Detrick" w:date="2019-06-03T10:31:00Z">
            <w:rPr>
              <w:rFonts w:ascii="Garamond" w:hAnsi="Garamond"/>
            </w:rPr>
          </w:rPrChange>
        </w:rPr>
      </w:pPr>
      <w:r w:rsidRPr="0072439B">
        <w:rPr>
          <w:rFonts w:ascii="Garamond" w:hAnsi="Garamond"/>
          <w:lang w:val="nl-BE"/>
          <w:rPrChange w:id="58" w:author="Snyder, Detrick" w:date="2019-06-03T10:31:00Z">
            <w:rPr>
              <w:rFonts w:ascii="Garamond" w:hAnsi="Garamond"/>
            </w:rPr>
          </w:rPrChange>
        </w:rPr>
        <w:t>[78]</w:t>
      </w:r>
      <w:r w:rsidRPr="0072439B">
        <w:rPr>
          <w:rFonts w:ascii="Garamond" w:hAnsi="Garamond"/>
          <w:lang w:val="nl-BE"/>
          <w:rPrChange w:id="59" w:author="Snyder, Detrick" w:date="2019-06-03T10:31:00Z">
            <w:rPr>
              <w:rFonts w:ascii="Garamond" w:hAnsi="Garamond"/>
            </w:rPr>
          </w:rPrChange>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529569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9]</w:t>
      </w:r>
      <w:r w:rsidRPr="000C7C78">
        <w:rPr>
          <w:rFonts w:ascii="Garamond" w:hAnsi="Garamond"/>
          <w:noProof/>
        </w:rPr>
        <w:tab/>
        <w:t>Smith, W.S., Broadbridge, R., East, J.M., Lee, A.G., 2002. Sarcolipin uncouples hydrolysis of ATP from accumulation of Ca2+ by the Ca2+-ATPase of skeletal-</w:t>
      </w:r>
      <w:r w:rsidRPr="000C7C78">
        <w:rPr>
          <w:rFonts w:ascii="Garamond" w:hAnsi="Garamond"/>
          <w:noProof/>
        </w:rPr>
        <w:lastRenderedPageBreak/>
        <w:t>muscle sarcoplasmic reticulum. Biochemical Journal 361(2): 277–86, Doi: 10.1042/bj3610277.</w:t>
      </w:r>
    </w:p>
    <w:p w14:paraId="6DEB60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0]</w:t>
      </w:r>
      <w:r w:rsidRPr="000C7C7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9D96EF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1]</w:t>
      </w:r>
      <w:r w:rsidRPr="000C7C7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581E3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2]</w:t>
      </w:r>
      <w:r w:rsidRPr="000C7C78">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030CF7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3]</w:t>
      </w:r>
      <w:r w:rsidRPr="000C7C7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384B2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4]</w:t>
      </w:r>
      <w:r w:rsidRPr="000C7C7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4B74E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5]</w:t>
      </w:r>
      <w:r w:rsidRPr="000C7C7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4B114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6]</w:t>
      </w:r>
      <w:r w:rsidRPr="000C7C7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5E4063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7]</w:t>
      </w:r>
      <w:r w:rsidRPr="000C7C7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7CFA2B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8]</w:t>
      </w:r>
      <w:r w:rsidRPr="000C7C7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2D37FF9" w14:textId="005FA5B7" w:rsidR="00871236" w:rsidRPr="00D04C5A" w:rsidRDefault="00871236" w:rsidP="000C7C7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4CB86742"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commentRangeStart w:id="60"/>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commentRangeEnd w:id="60"/>
      <w:r w:rsidR="00BD5B50">
        <w:rPr>
          <w:rStyle w:val="CommentReference"/>
          <w:rFonts w:asciiTheme="minorHAnsi" w:hAnsiTheme="minorHAnsi" w:cstheme="minorBidi"/>
        </w:rPr>
        <w:commentReference w:id="60"/>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Weights of the d</w:t>
      </w:r>
      <w:r w:rsidR="00120EC0">
        <w:rPr>
          <w:rFonts w:asciiTheme="minorHAnsi" w:hAnsiTheme="minorHAnsi"/>
        </w:rPr>
        <w:t>orsolumbar-</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61"/>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61"/>
      <w:r w:rsidR="00916B2A">
        <w:rPr>
          <w:rStyle w:val="CommentReference"/>
          <w:rFonts w:asciiTheme="minorHAnsi" w:hAnsiTheme="minorHAnsi" w:cstheme="minorBidi"/>
        </w:rPr>
        <w:commentReference w:id="61"/>
      </w:r>
      <w:r w:rsidR="00DB6758" w:rsidRPr="00FE1A39">
        <w:rPr>
          <w:rFonts w:asciiTheme="minorHAnsi" w:hAnsiTheme="minorHAnsi"/>
        </w:rPr>
        <w:t xml:space="preserve">(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79DF66B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Weights of the dorsolumbar-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F0752A">
        <w:rPr>
          <w:rFonts w:asciiTheme="minorHAnsi" w:hAnsiTheme="minorHAnsi"/>
        </w:rPr>
        <w:t xml:space="preserve">D) Blood glucose response to insulin in fasting male and female mice with </w:t>
      </w:r>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 during an insulin tolerance test.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r w:rsidR="005F6EBE" w:rsidRPr="00FE1A39">
        <w:rPr>
          <w:rFonts w:asciiTheme="minorHAnsi" w:hAnsiTheme="minorHAnsi"/>
        </w:rPr>
        <w:t xml:space="preserve">RNAseq.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4FAD7B48" w:rsidR="00406E98" w:rsidRPr="0055077F" w:rsidRDefault="00406E98" w:rsidP="00EF624B">
      <w:pPr>
        <w:jc w:val="both"/>
        <w:rPr>
          <w:rFonts w:asciiTheme="minorHAnsi" w:hAnsiTheme="minorHAnsi"/>
        </w:rPr>
      </w:pPr>
    </w:p>
    <w:sectPr w:rsidR="00406E98" w:rsidRPr="0055077F" w:rsidSect="00A34EF3">
      <w:headerReference w:type="default" r:id="rId12"/>
      <w:footerReference w:type="even" r:id="rId13"/>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4829BA" w:rsidRDefault="004829BA">
      <w:pPr>
        <w:pStyle w:val="CommentText"/>
      </w:pPr>
      <w:r>
        <w:rPr>
          <w:rStyle w:val="CommentReference"/>
        </w:rPr>
        <w:annotationRef/>
      </w:r>
      <w:r>
        <w:t>Potential reviewers:</w:t>
      </w:r>
      <w:r>
        <w:br/>
        <w:t>Leslie Kozak</w:t>
      </w:r>
    </w:p>
    <w:p w14:paraId="655AA1B3" w14:textId="7C7988D3" w:rsidR="004829BA" w:rsidRDefault="004829BA">
      <w:pPr>
        <w:pStyle w:val="CommentText"/>
      </w:pPr>
      <w:r>
        <w:t>Muthu Periasamy</w:t>
      </w:r>
    </w:p>
    <w:p w14:paraId="7A21C46D" w14:textId="03637713" w:rsidR="004829BA" w:rsidRPr="007205A1" w:rsidRDefault="004829BA">
      <w:pPr>
        <w:pStyle w:val="CommentText"/>
        <w:rPr>
          <w:lang w:val="de-DE"/>
        </w:rPr>
      </w:pPr>
      <w:r w:rsidRPr="007205A1">
        <w:rPr>
          <w:lang w:val="de-DE"/>
        </w:rPr>
        <w:t>David Guertin</w:t>
      </w:r>
    </w:p>
    <w:p w14:paraId="5D82F0F9" w14:textId="1CD36490" w:rsidR="004829BA" w:rsidRPr="007205A1" w:rsidRDefault="004829BA">
      <w:pPr>
        <w:pStyle w:val="CommentText"/>
        <w:rPr>
          <w:lang w:val="de-DE"/>
        </w:rPr>
      </w:pPr>
      <w:r w:rsidRPr="007205A1">
        <w:rPr>
          <w:lang w:val="de-DE"/>
        </w:rPr>
        <w:t>Michael Hall</w:t>
      </w:r>
    </w:p>
    <w:p w14:paraId="19DBB59F" w14:textId="5E88A870" w:rsidR="004829BA" w:rsidRPr="007205A1" w:rsidRDefault="004829BA">
      <w:pPr>
        <w:pStyle w:val="CommentText"/>
        <w:rPr>
          <w:lang w:val="de-DE"/>
        </w:rPr>
      </w:pPr>
      <w:r w:rsidRPr="007205A1">
        <w:rPr>
          <w:lang w:val="de-DE"/>
        </w:rPr>
        <w:t>Markus Ruegg</w:t>
      </w:r>
    </w:p>
    <w:p w14:paraId="74C5ACF2" w14:textId="77777777" w:rsidR="004829BA" w:rsidRPr="007205A1" w:rsidRDefault="004829BA">
      <w:pPr>
        <w:pStyle w:val="CommentText"/>
        <w:rPr>
          <w:lang w:val="de-DE"/>
        </w:rPr>
      </w:pPr>
    </w:p>
  </w:comment>
  <w:comment w:id="1" w:author="Stephenson, Erin" w:date="2019-05-01T16:28:00Z" w:initials="SE">
    <w:p w14:paraId="6AFC741E" w14:textId="112F9BC6" w:rsidR="004829BA" w:rsidRDefault="004829BA">
      <w:pPr>
        <w:pStyle w:val="CommentText"/>
      </w:pPr>
      <w:r>
        <w:rPr>
          <w:rStyle w:val="CommentReference"/>
        </w:rPr>
        <w:annotationRef/>
      </w:r>
      <w:r>
        <w:t>I’ll throw in a couple of potential reviewer suggestions (muscle/exercise guys who have done a bunch of mTOR stuff):</w:t>
      </w:r>
    </w:p>
    <w:p w14:paraId="744ABDC4" w14:textId="725EF200" w:rsidR="004829BA" w:rsidRDefault="004829BA">
      <w:pPr>
        <w:pStyle w:val="CommentText"/>
      </w:pPr>
      <w:r>
        <w:t>Craig Goodman</w:t>
      </w:r>
    </w:p>
    <w:p w14:paraId="748E111C" w14:textId="100A5837" w:rsidR="004829BA" w:rsidRDefault="004829BA">
      <w:pPr>
        <w:pStyle w:val="CommentText"/>
      </w:pPr>
      <w:r>
        <w:t>Troy Hornberger</w:t>
      </w:r>
    </w:p>
    <w:p w14:paraId="0AE3FEF8" w14:textId="613069BA" w:rsidR="004829BA" w:rsidRDefault="004829BA">
      <w:pPr>
        <w:pStyle w:val="CommentText"/>
      </w:pPr>
    </w:p>
    <w:p w14:paraId="1621F271" w14:textId="3B0CC768" w:rsidR="004829BA" w:rsidRDefault="004829BA">
      <w:pPr>
        <w:pStyle w:val="CommentText"/>
      </w:pPr>
    </w:p>
  </w:comment>
  <w:comment w:id="3" w:author="Dave Bridges" w:date="2019-05-21T15:40:00Z" w:initials="DB">
    <w:p w14:paraId="378021FE" w14:textId="0E8708B7" w:rsidR="004829BA" w:rsidRDefault="004829BA">
      <w:pPr>
        <w:pStyle w:val="CommentText"/>
      </w:pPr>
      <w:r>
        <w:rPr>
          <w:rStyle w:val="CommentReference"/>
        </w:rPr>
        <w:annotationRef/>
      </w:r>
      <w:r>
        <w:t>Can everyone add in what they want their affiliations to be</w:t>
      </w:r>
    </w:p>
  </w:comment>
  <w:comment w:id="13" w:author="Stephenson, Erin [2]" w:date="2019-07-16T14:22:00Z" w:initials="SE">
    <w:p w14:paraId="0085EFC3" w14:textId="77777777" w:rsidR="004829BA" w:rsidRDefault="004829BA" w:rsidP="00193BA1">
      <w:r>
        <w:rPr>
          <w:rStyle w:val="CommentReference"/>
        </w:rPr>
        <w:annotationRef/>
      </w:r>
      <w:r>
        <w:t xml:space="preserve">Please add reference to citation list </w:t>
      </w:r>
      <w:hyperlink r:id="rId1" w:history="1">
        <w:r w:rsidRPr="00973A09">
          <w:rPr>
            <w:rStyle w:val="Hyperlink"/>
          </w:rPr>
          <w:t>https://www.ncbi.nlm.nih.gov/pubmed/1645211</w:t>
        </w:r>
      </w:hyperlink>
    </w:p>
    <w:p w14:paraId="2D4BCE27" w14:textId="77777777" w:rsidR="004829BA" w:rsidRDefault="004829BA" w:rsidP="00193BA1">
      <w:pPr>
        <w:shd w:val="clear" w:color="auto" w:fill="FFFFFF"/>
        <w:spacing w:line="348" w:lineRule="atLeast"/>
        <w:rPr>
          <w:rFonts w:ascii="Arial" w:hAnsi="Arial" w:cs="Arial"/>
          <w:color w:val="000000"/>
          <w:sz w:val="20"/>
          <w:szCs w:val="20"/>
        </w:rPr>
      </w:pPr>
      <w:hyperlink r:id="rId2" w:tooltip="Canadian journal of sport sciences = Journal canadien des sciences du sport." w:history="1">
        <w:r>
          <w:rPr>
            <w:rStyle w:val="Hyperlink"/>
            <w:rFonts w:ascii="Arial" w:hAnsi="Arial" w:cs="Arial"/>
            <w:color w:val="660066"/>
            <w:sz w:val="20"/>
            <w:szCs w:val="20"/>
          </w:rPr>
          <w:t>Can J Sport Sci.</w:t>
        </w:r>
      </w:hyperlink>
      <w:r>
        <w:rPr>
          <w:rFonts w:ascii="Arial" w:hAnsi="Arial" w:cs="Arial"/>
          <w:color w:val="000000"/>
          <w:sz w:val="20"/>
          <w:szCs w:val="20"/>
        </w:rPr>
        <w:t> 1991 Mar;16(1):23-9.</w:t>
      </w:r>
    </w:p>
    <w:p w14:paraId="50307E7E" w14:textId="77777777" w:rsidR="004829BA" w:rsidRDefault="004829BA" w:rsidP="00193BA1">
      <w:pPr>
        <w:pStyle w:val="Heading1"/>
        <w:shd w:val="clear" w:color="auto" w:fill="FFFFFF"/>
        <w:spacing w:before="120" w:after="120" w:line="300" w:lineRule="atLeast"/>
        <w:rPr>
          <w:rFonts w:ascii="Arial" w:hAnsi="Arial" w:cs="Arial"/>
          <w:color w:val="000000"/>
          <w:sz w:val="34"/>
          <w:szCs w:val="34"/>
        </w:rPr>
      </w:pPr>
      <w:r>
        <w:rPr>
          <w:rFonts w:ascii="Arial" w:hAnsi="Arial" w:cs="Arial"/>
          <w:color w:val="000000"/>
          <w:sz w:val="34"/>
          <w:szCs w:val="34"/>
        </w:rPr>
        <w:t>Table of nonprotein respiratory quotient: an update.</w:t>
      </w:r>
    </w:p>
    <w:p w14:paraId="6F718252" w14:textId="77777777" w:rsidR="004829BA" w:rsidRDefault="004829BA" w:rsidP="00193BA1">
      <w:pPr>
        <w:shd w:val="clear" w:color="auto" w:fill="FFFFFF"/>
        <w:rPr>
          <w:rFonts w:ascii="Arial" w:hAnsi="Arial" w:cs="Arial"/>
          <w:color w:val="000000"/>
          <w:sz w:val="22"/>
          <w:szCs w:val="22"/>
        </w:rPr>
      </w:pPr>
      <w:hyperlink r:id="rId3" w:history="1">
        <w:r>
          <w:rPr>
            <w:rStyle w:val="Hyperlink"/>
            <w:rFonts w:ascii="Arial" w:hAnsi="Arial" w:cs="Arial"/>
            <w:color w:val="660066"/>
            <w:sz w:val="22"/>
            <w:szCs w:val="22"/>
          </w:rPr>
          <w:t>Péronnet F</w:t>
        </w:r>
      </w:hyperlink>
      <w:r>
        <w:rPr>
          <w:rFonts w:ascii="Arial" w:hAnsi="Arial" w:cs="Arial"/>
          <w:color w:val="000000"/>
          <w:sz w:val="19"/>
          <w:szCs w:val="19"/>
          <w:vertAlign w:val="superscript"/>
        </w:rPr>
        <w:t>1</w:t>
      </w:r>
      <w:r>
        <w:rPr>
          <w:rFonts w:ascii="Arial" w:hAnsi="Arial" w:cs="Arial"/>
          <w:color w:val="000000"/>
          <w:sz w:val="22"/>
          <w:szCs w:val="22"/>
        </w:rPr>
        <w:t>, </w:t>
      </w:r>
      <w:hyperlink r:id="rId4" w:history="1">
        <w:r>
          <w:rPr>
            <w:rStyle w:val="Hyperlink"/>
            <w:rFonts w:ascii="Arial" w:hAnsi="Arial" w:cs="Arial"/>
            <w:color w:val="660066"/>
            <w:sz w:val="22"/>
            <w:szCs w:val="22"/>
          </w:rPr>
          <w:t>Massicotte D</w:t>
        </w:r>
      </w:hyperlink>
      <w:r>
        <w:rPr>
          <w:rFonts w:ascii="Arial" w:hAnsi="Arial" w:cs="Arial"/>
          <w:color w:val="000000"/>
          <w:sz w:val="22"/>
          <w:szCs w:val="22"/>
        </w:rPr>
        <w:t xml:space="preserve">. </w:t>
      </w:r>
    </w:p>
    <w:p w14:paraId="70A18483" w14:textId="77777777" w:rsidR="004829BA" w:rsidRPr="002831C7" w:rsidRDefault="004829BA" w:rsidP="00193BA1">
      <w:pPr>
        <w:shd w:val="clear" w:color="auto" w:fill="FFFFFF"/>
        <w:rPr>
          <w:rFonts w:ascii="Arial" w:eastAsia="Times New Roman" w:hAnsi="Arial" w:cs="Arial"/>
          <w:color w:val="575757"/>
          <w:sz w:val="17"/>
          <w:szCs w:val="17"/>
        </w:rPr>
      </w:pPr>
      <w:r w:rsidRPr="002831C7">
        <w:rPr>
          <w:rFonts w:ascii="Arial" w:eastAsia="Times New Roman" w:hAnsi="Arial" w:cs="Arial"/>
          <w:color w:val="575757"/>
          <w:sz w:val="17"/>
          <w:szCs w:val="17"/>
        </w:rPr>
        <w:t>PMID:</w:t>
      </w:r>
      <w:r>
        <w:rPr>
          <w:rFonts w:ascii="Arial" w:eastAsia="Times New Roman" w:hAnsi="Arial" w:cs="Arial"/>
          <w:color w:val="575757"/>
          <w:sz w:val="17"/>
          <w:szCs w:val="17"/>
        </w:rPr>
        <w:t xml:space="preserve"> </w:t>
      </w:r>
      <w:r w:rsidRPr="002831C7">
        <w:rPr>
          <w:rFonts w:ascii="Arial" w:eastAsia="Times New Roman" w:hAnsi="Arial" w:cs="Arial"/>
          <w:color w:val="575757"/>
          <w:sz w:val="17"/>
          <w:szCs w:val="17"/>
        </w:rPr>
        <w:t>1645211</w:t>
      </w:r>
    </w:p>
    <w:p w14:paraId="7F659830" w14:textId="77777777" w:rsidR="004829BA" w:rsidRDefault="004829BA" w:rsidP="00193BA1">
      <w:pPr>
        <w:shd w:val="clear" w:color="auto" w:fill="FFFFFF"/>
        <w:rPr>
          <w:rFonts w:ascii="Arial" w:hAnsi="Arial" w:cs="Arial"/>
          <w:color w:val="000000"/>
          <w:sz w:val="22"/>
          <w:szCs w:val="22"/>
        </w:rPr>
      </w:pPr>
    </w:p>
    <w:p w14:paraId="778C5A5A" w14:textId="77777777" w:rsidR="004829BA" w:rsidRDefault="004829BA" w:rsidP="00193BA1">
      <w:pPr>
        <w:pStyle w:val="CommentText"/>
      </w:pPr>
    </w:p>
  </w:comment>
  <w:comment w:id="14" w:author="Stephenson, Erin [2]" w:date="2019-07-16T16:30:00Z" w:initials="SE">
    <w:p w14:paraId="3D88C2BA" w14:textId="7A493EF5" w:rsidR="00A84E74" w:rsidRDefault="00A84E74">
      <w:pPr>
        <w:pStyle w:val="CommentText"/>
      </w:pPr>
      <w:r>
        <w:rPr>
          <w:rStyle w:val="CommentReference"/>
        </w:rPr>
        <w:annotationRef/>
      </w:r>
      <w:r>
        <w:t>Dave, can you add these methods?</w:t>
      </w:r>
    </w:p>
  </w:comment>
  <w:comment w:id="19" w:author="Stephenson, Erin" w:date="2019-05-19T11:16:00Z" w:initials="SE">
    <w:p w14:paraId="29F62685" w14:textId="77777777" w:rsidR="00540EBE" w:rsidRDefault="00540EBE"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20" w:author="Dave Bridges" w:date="2019-06-03T10:45:00Z" w:initials="DB">
    <w:p w14:paraId="5BC921A5" w14:textId="77777777" w:rsidR="004829BA" w:rsidRDefault="004829BA">
      <w:pPr>
        <w:pStyle w:val="CommentText"/>
      </w:pPr>
      <w:r>
        <w:rPr>
          <w:rStyle w:val="CommentReference"/>
        </w:rPr>
        <w:annotationRef/>
      </w:r>
      <w:r>
        <w:t xml:space="preserve">From Alan: </w:t>
      </w:r>
      <w:r w:rsidRPr="008A00AE">
        <w:t>very controversial, I don’t agree.  Yes to short term, no to long term</w:t>
      </w:r>
      <w:r>
        <w:t>.  DB discuss with him, to clarify.</w:t>
      </w:r>
      <w:r w:rsidRPr="00EE6832">
        <w:t xml:space="preserve">  </w:t>
      </w:r>
    </w:p>
    <w:p w14:paraId="66A4BD84" w14:textId="09BE121A" w:rsidR="004829BA" w:rsidRDefault="004829BA">
      <w:pPr>
        <w:pStyle w:val="CommentText"/>
      </w:pPr>
    </w:p>
  </w:comment>
  <w:comment w:id="21" w:author="Stephenson, Erin [2]" w:date="2019-07-16T14:10:00Z" w:initials="SE">
    <w:p w14:paraId="4E1CAB9B" w14:textId="37E62FAC" w:rsidR="004829BA" w:rsidRDefault="004829BA">
      <w:pPr>
        <w:pStyle w:val="CommentText"/>
      </w:pPr>
      <w:r>
        <w:rPr>
          <w:rStyle w:val="CommentReference"/>
        </w:rPr>
        <w:annotationRef/>
      </w:r>
      <w:r>
        <w:t>I’ve reworded this sentence to be less assertive. Hopefully this is a good enough compromise if we still  can’t agree that obese persons have higher TEE than lean persons.</w:t>
      </w:r>
    </w:p>
  </w:comment>
  <w:comment w:id="24" w:author="Stephenson, Erin [2]" w:date="2019-07-16T16:58:00Z" w:initials="SE">
    <w:p w14:paraId="3FCC0FAC" w14:textId="6DE4023A" w:rsidR="00922BBA" w:rsidRDefault="00922BBA">
      <w:pPr>
        <w:pStyle w:val="CommentText"/>
      </w:pPr>
      <w:r>
        <w:rPr>
          <w:rStyle w:val="CommentReference"/>
        </w:rPr>
        <w:annotationRef/>
      </w:r>
      <w:r>
        <w:t xml:space="preserve">Dave, can we add body weight figure in here? I think we can get rid of the ITT panel since we have the clamp data so we have a spot to fill. </w:t>
      </w:r>
      <w:r w:rsidR="001F633B">
        <w:t>Let me know when it’s done so I can update the references to the figures in the text and the figure legends.</w:t>
      </w:r>
    </w:p>
  </w:comment>
  <w:comment w:id="25" w:author="Stephenson, Erin [2]" w:date="2019-07-16T16:46:00Z" w:initials="SE">
    <w:p w14:paraId="7B4D8834" w14:textId="77777777" w:rsidR="00FD252C" w:rsidRDefault="00FD252C">
      <w:pPr>
        <w:pStyle w:val="CommentText"/>
      </w:pPr>
      <w:r>
        <w:rPr>
          <w:rStyle w:val="CommentReference"/>
        </w:rPr>
        <w:annotationRef/>
      </w:r>
      <w:r>
        <w:t>Add reference:</w:t>
      </w:r>
    </w:p>
    <w:p w14:paraId="1EE3563A" w14:textId="77777777" w:rsidR="00FD252C" w:rsidRDefault="00FD252C" w:rsidP="00FD252C">
      <w:hyperlink r:id="rId5" w:history="1">
        <w:r>
          <w:rPr>
            <w:rStyle w:val="Hyperlink"/>
          </w:rPr>
          <w:t>https://www.ncbi.nlm.nih.gov/pmc/articles/PMC5707648/</w:t>
        </w:r>
      </w:hyperlink>
    </w:p>
    <w:p w14:paraId="071E2752" w14:textId="77777777" w:rsidR="00FD252C" w:rsidRDefault="00FD252C" w:rsidP="00FD252C">
      <w:pPr>
        <w:shd w:val="clear" w:color="auto" w:fill="FFFFFF"/>
        <w:textAlignment w:val="top"/>
        <w:rPr>
          <w:rFonts w:ascii="Arial" w:hAnsi="Arial" w:cs="Arial"/>
          <w:color w:val="000000"/>
          <w:sz w:val="20"/>
          <w:szCs w:val="20"/>
        </w:rPr>
      </w:pPr>
      <w:hyperlink r:id="rId6" w:history="1">
        <w:r>
          <w:rPr>
            <w:rStyle w:val="Hyperlink"/>
            <w:rFonts w:ascii="Arial" w:hAnsi="Arial" w:cs="Arial"/>
            <w:color w:val="642A8F"/>
            <w:sz w:val="20"/>
            <w:szCs w:val="20"/>
          </w:rPr>
          <w:t>Nutrients</w:t>
        </w:r>
      </w:hyperlink>
      <w:r>
        <w:rPr>
          <w:rStyle w:val="cit"/>
          <w:rFonts w:ascii="Arial" w:hAnsi="Arial" w:cs="Arial"/>
          <w:color w:val="000000"/>
          <w:sz w:val="20"/>
          <w:szCs w:val="20"/>
        </w:rPr>
        <w:t>. 2017 Nov; 9(11): 1176.</w:t>
      </w:r>
    </w:p>
    <w:p w14:paraId="2AD73767" w14:textId="77777777" w:rsidR="00FD252C" w:rsidRDefault="00FD252C" w:rsidP="00FD252C">
      <w:pPr>
        <w:shd w:val="clear" w:color="auto" w:fill="FFFFFF"/>
        <w:textAlignment w:val="top"/>
        <w:rPr>
          <w:rFonts w:ascii="Arial" w:hAnsi="Arial" w:cs="Arial"/>
          <w:color w:val="000000"/>
          <w:sz w:val="20"/>
          <w:szCs w:val="20"/>
        </w:rPr>
      </w:pPr>
      <w:r>
        <w:rPr>
          <w:rStyle w:val="fm-vol-iss-date"/>
          <w:rFonts w:ascii="Arial" w:hAnsi="Arial" w:cs="Arial"/>
          <w:color w:val="000000"/>
          <w:sz w:val="20"/>
          <w:szCs w:val="20"/>
        </w:rPr>
        <w:t>Published online 2017 Oct 27. </w:t>
      </w:r>
      <w:r>
        <w:rPr>
          <w:rStyle w:val="doi"/>
          <w:rFonts w:ascii="Arial" w:hAnsi="Arial" w:cs="Arial"/>
          <w:color w:val="000000"/>
          <w:sz w:val="20"/>
          <w:szCs w:val="20"/>
        </w:rPr>
        <w:t>doi: </w:t>
      </w:r>
      <w:hyperlink r:id="rId7" w:tgtFrame="pmc_ext" w:history="1">
        <w:r>
          <w:rPr>
            <w:rStyle w:val="Hyperlink"/>
            <w:rFonts w:ascii="Arial" w:hAnsi="Arial" w:cs="Arial"/>
            <w:color w:val="642A8F"/>
            <w:sz w:val="20"/>
            <w:szCs w:val="20"/>
          </w:rPr>
          <w:t>10.3390/nu9111176</w:t>
        </w:r>
      </w:hyperlink>
    </w:p>
    <w:p w14:paraId="3E196DE3" w14:textId="77777777" w:rsidR="00FD252C" w:rsidRDefault="00FD252C" w:rsidP="00FD252C">
      <w:pPr>
        <w:pStyle w:val="Heading1"/>
        <w:shd w:val="clear" w:color="auto" w:fill="FFFFFF"/>
        <w:spacing w:before="240" w:after="120" w:line="324" w:lineRule="atLeast"/>
        <w:rPr>
          <w:rFonts w:ascii="Arial" w:hAnsi="Arial" w:cs="Arial"/>
          <w:b w:val="0"/>
          <w:bCs w:val="0"/>
          <w:color w:val="000000"/>
          <w:sz w:val="37"/>
          <w:szCs w:val="37"/>
        </w:rPr>
      </w:pPr>
      <w:r>
        <w:rPr>
          <w:rFonts w:ascii="Arial" w:hAnsi="Arial" w:cs="Arial"/>
          <w:b w:val="0"/>
          <w:bCs w:val="0"/>
          <w:color w:val="000000"/>
          <w:sz w:val="37"/>
          <w:szCs w:val="37"/>
        </w:rPr>
        <w:t>The Role of Mammalian Target of Rapamycin (mTOR) in Insulin Signaling</w:t>
      </w:r>
    </w:p>
    <w:p w14:paraId="70997ABF" w14:textId="3670B5EA" w:rsidR="00FD252C" w:rsidRDefault="00FD252C" w:rsidP="00FD252C">
      <w:pPr>
        <w:shd w:val="clear" w:color="auto" w:fill="FFFFFF"/>
        <w:rPr>
          <w:rFonts w:ascii="Arial" w:hAnsi="Arial" w:cs="Arial"/>
          <w:color w:val="000000"/>
          <w:sz w:val="20"/>
          <w:szCs w:val="20"/>
        </w:rPr>
      </w:pPr>
      <w:hyperlink r:id="rId8" w:history="1">
        <w:r>
          <w:rPr>
            <w:rStyle w:val="Hyperlink"/>
            <w:rFonts w:ascii="Arial" w:hAnsi="Arial" w:cs="Arial"/>
            <w:color w:val="642A8F"/>
            <w:sz w:val="20"/>
            <w:szCs w:val="20"/>
          </w:rPr>
          <w:t>Mee-Sup Yoon</w:t>
        </w:r>
      </w:hyperlink>
    </w:p>
    <w:p w14:paraId="0D4FD043" w14:textId="323CA3A2" w:rsidR="00FD252C" w:rsidRPr="00FD252C" w:rsidRDefault="00FD252C" w:rsidP="00FD252C">
      <w:pPr>
        <w:shd w:val="clear" w:color="auto" w:fill="FFFFFF"/>
        <w:rPr>
          <w:rFonts w:ascii="Arial" w:hAnsi="Arial" w:cs="Arial"/>
          <w:color w:val="000000"/>
          <w:sz w:val="20"/>
          <w:szCs w:val="20"/>
        </w:rPr>
      </w:pPr>
      <w:r>
        <w:rPr>
          <w:rFonts w:ascii="Arial" w:hAnsi="Arial" w:cs="Arial"/>
          <w:color w:val="000000"/>
          <w:sz w:val="20"/>
          <w:szCs w:val="20"/>
        </w:rPr>
        <w:t>PMID: </w:t>
      </w:r>
      <w:hyperlink r:id="rId9" w:history="1">
        <w:r>
          <w:rPr>
            <w:rStyle w:val="Hyperlink"/>
            <w:rFonts w:ascii="Arial" w:hAnsi="Arial" w:cs="Arial"/>
            <w:color w:val="642A8F"/>
            <w:sz w:val="20"/>
            <w:szCs w:val="20"/>
          </w:rPr>
          <w:t>29077002</w:t>
        </w:r>
      </w:hyperlink>
    </w:p>
  </w:comment>
  <w:comment w:id="26" w:author="Dave Bridges" w:date="2019-06-03T10:48:00Z" w:initials="DB">
    <w:p w14:paraId="2406D3B4" w14:textId="4FC4F2C4" w:rsidR="004829BA" w:rsidRDefault="004829BA">
      <w:pPr>
        <w:pStyle w:val="CommentText"/>
      </w:pPr>
      <w:r>
        <w:rPr>
          <w:rStyle w:val="CommentReference"/>
        </w:rPr>
        <w:annotationRef/>
      </w:r>
      <w:r>
        <w:t>Add in Body Weight to Figure 3, update stats</w:t>
      </w:r>
    </w:p>
  </w:comment>
  <w:comment w:id="27" w:author="Stephenson, Erin [2]" w:date="2019-07-16T16:59:00Z" w:initials="SE">
    <w:p w14:paraId="297ED9ED" w14:textId="65E42598" w:rsidR="001F633B" w:rsidRDefault="001F633B">
      <w:pPr>
        <w:pStyle w:val="CommentText"/>
      </w:pPr>
      <w:r>
        <w:rPr>
          <w:rStyle w:val="CommentReference"/>
        </w:rPr>
        <w:annotationRef/>
      </w:r>
      <w:r>
        <w:t>Make this 3A and push fat and lean to B and C, respectively.</w:t>
      </w:r>
      <w:r w:rsidR="00B44B70">
        <w:t xml:space="preserve"> Let me know when these figures are added and I can update the letters in the text and figure legends.</w:t>
      </w:r>
    </w:p>
  </w:comment>
  <w:comment w:id="31" w:author="Stephenson, Erin" w:date="2019-06-03T14:48:00Z" w:initials="SE">
    <w:p w14:paraId="50A9BF59" w14:textId="77777777" w:rsidR="004829BA" w:rsidRDefault="004829BA">
      <w:pPr>
        <w:pStyle w:val="CommentText"/>
      </w:pPr>
      <w:r>
        <w:rPr>
          <w:rStyle w:val="CommentReference"/>
        </w:rPr>
        <w:annotationRef/>
      </w:r>
      <w:r>
        <w:t>Dave,</w:t>
      </w:r>
      <w:r w:rsidR="00B406A6">
        <w:t xml:space="preserve"> s</w:t>
      </w:r>
      <w:r>
        <w:t xml:space="preserve">hould we include </w:t>
      </w:r>
      <w:r w:rsidR="00B406A6">
        <w:t>the CD36</w:t>
      </w:r>
      <w:r>
        <w:t xml:space="preserve"> blots in this figure somewhere?</w:t>
      </w:r>
    </w:p>
    <w:p w14:paraId="7E03E77F" w14:textId="77777777" w:rsidR="00493B4C" w:rsidRDefault="00493B4C">
      <w:pPr>
        <w:pStyle w:val="CommentText"/>
      </w:pPr>
    </w:p>
    <w:p w14:paraId="59930315" w14:textId="6DAF72AA" w:rsidR="00493B4C" w:rsidRDefault="00493B4C">
      <w:pPr>
        <w:pStyle w:val="CommentText"/>
      </w:pPr>
      <w:r>
        <w:t>I was thinking we could add something about the intramuscular TG quantification here, to reinforce that even thought they fatty acid uptake is increased, oxidation is not and they are being stored instead. Thoughts?</w:t>
      </w:r>
    </w:p>
  </w:comment>
  <w:comment w:id="34" w:author="Tran, Quynh" w:date="2019-05-28T11:46:00Z" w:initials="TQ">
    <w:p w14:paraId="1005900A" w14:textId="43516F67" w:rsidR="004829BA" w:rsidRDefault="004829BA">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35" w:author="Stephenson, Erin" w:date="2019-06-03T15:08:00Z" w:initials="SE">
    <w:p w14:paraId="4FBEC8E6" w14:textId="5CD80B46" w:rsidR="004829BA" w:rsidRDefault="004829BA">
      <w:pPr>
        <w:pStyle w:val="CommentText"/>
      </w:pPr>
      <w:r>
        <w:rPr>
          <w:rStyle w:val="CommentReference"/>
        </w:rPr>
        <w:annotationRef/>
      </w:r>
      <w:r>
        <w:t xml:space="preserve">Agree, but this is complicated. We could fluorometrically measure Ca2+ concentrations in muscle or we could measure Ca2+ uptake into muscle derived SR microsomes, but I am not sure we need it. The transcriptional data strongly support altered Ca2+ handling. Capn2 (encodes milli calpain) is not quite sig elevated (p=0.07, 28%)). This protein responds to millimolar concentrations of Ca2+, so I would expect Ca2+to be higher in mTSC1 muscle. Interestingly, Capn3 (muscle-specific with no known function, but its depletion is associated with limb girdle muscular dystrophy) is sig down in mTSC1 (p=0.035, -39%), which might be related to the myoatrophy.   </w:t>
      </w:r>
    </w:p>
  </w:comment>
  <w:comment w:id="36" w:author="Dave Bridges" w:date="2015-09-08T08:54:00Z" w:initials="DB">
    <w:p w14:paraId="4C23780D" w14:textId="23A09C42" w:rsidR="004829BA" w:rsidRDefault="004829BA">
      <w:pPr>
        <w:pStyle w:val="CommentText"/>
      </w:pPr>
      <w:r>
        <w:rPr>
          <w:rStyle w:val="CommentReference"/>
        </w:rPr>
        <w:annotationRef/>
      </w:r>
      <w:r>
        <w:t>Alan, which grant(s) do you want to use here?</w:t>
      </w:r>
    </w:p>
  </w:comment>
  <w:comment w:id="60" w:author="Molly Carter" w:date="2019-05-27T21:14:00Z" w:initials="MC">
    <w:p w14:paraId="587695E5" w14:textId="2373D288" w:rsidR="004829BA" w:rsidRDefault="004829BA">
      <w:pPr>
        <w:pStyle w:val="CommentText"/>
      </w:pPr>
      <w:r>
        <w:rPr>
          <w:rStyle w:val="CommentReference"/>
        </w:rPr>
        <w:annotationRef/>
      </w:r>
      <w:r>
        <w:t>Should this part of the figure have a timeline under it?</w:t>
      </w:r>
    </w:p>
  </w:comment>
  <w:comment w:id="61" w:author="Tran, Quynh" w:date="2019-05-28T15:54:00Z" w:initials="TQ">
    <w:p w14:paraId="6D94B77A" w14:textId="541903D4" w:rsidR="004829BA" w:rsidRDefault="004829BA">
      <w:pPr>
        <w:pStyle w:val="CommentText"/>
      </w:pPr>
      <w:r>
        <w:rPr>
          <w:rStyle w:val="CommentReference"/>
        </w:rPr>
        <w:annotationRef/>
      </w:r>
      <w:r>
        <w:t>I don’t think we should use Chi-square test here because they are continuous variables. I will check the R codes and let you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778C5A5A" w15:done="0"/>
  <w15:commentEx w15:paraId="3D88C2BA" w15:done="0"/>
  <w15:commentEx w15:paraId="29F62685" w15:done="0"/>
  <w15:commentEx w15:paraId="66A4BD84" w15:done="0"/>
  <w15:commentEx w15:paraId="4E1CAB9B" w15:paraIdParent="66A4BD84" w15:done="0"/>
  <w15:commentEx w15:paraId="3FCC0FAC" w15:done="0"/>
  <w15:commentEx w15:paraId="0D4FD043" w15:done="0"/>
  <w15:commentEx w15:paraId="2406D3B4" w15:done="0"/>
  <w15:commentEx w15:paraId="297ED9ED" w15:paraIdParent="2406D3B4" w15:done="0"/>
  <w15:commentEx w15:paraId="59930315" w15:done="0"/>
  <w15:commentEx w15:paraId="1005900A" w15:done="0"/>
  <w15:commentEx w15:paraId="4FBEC8E6" w15:paraIdParent="1005900A" w15:done="0"/>
  <w15:commentEx w15:paraId="4C23780D" w15:done="0"/>
  <w15:commentEx w15:paraId="587695E5" w15:done="0"/>
  <w15:commentEx w15:paraId="6D94B7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778C5A5A" w16cid:durableId="20D85C26"/>
  <w16cid:commentId w16cid:paraId="3D88C2BA" w16cid:durableId="20D87A34"/>
  <w16cid:commentId w16cid:paraId="29F62685" w16cid:durableId="20D8793D"/>
  <w16cid:commentId w16cid:paraId="66A4BD84" w16cid:durableId="209F78C4"/>
  <w16cid:commentId w16cid:paraId="4E1CAB9B" w16cid:durableId="20D85953"/>
  <w16cid:commentId w16cid:paraId="3FCC0FAC" w16cid:durableId="20D880B0"/>
  <w16cid:commentId w16cid:paraId="0D4FD043" w16cid:durableId="20D87DD2"/>
  <w16cid:commentId w16cid:paraId="2406D3B4" w16cid:durableId="209F7998"/>
  <w16cid:commentId w16cid:paraId="297ED9ED" w16cid:durableId="20D88101"/>
  <w16cid:commentId w16cid:paraId="59930315" w16cid:durableId="20BB1361"/>
  <w16cid:commentId w16cid:paraId="1005900A" w16cid:durableId="20979E22"/>
  <w16cid:commentId w16cid:paraId="4FBEC8E6" w16cid:durableId="20BB136B"/>
  <w16cid:commentId w16cid:paraId="4C23780D" w16cid:durableId="1F1E93EA"/>
  <w16cid:commentId w16cid:paraId="587695E5" w16cid:durableId="2096D1B1"/>
  <w16cid:commentId w16cid:paraId="6D94B77A" w16cid:durableId="2097D8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A3CDC" w14:textId="77777777" w:rsidR="00424287" w:rsidRDefault="00424287" w:rsidP="00907F04">
      <w:r>
        <w:separator/>
      </w:r>
    </w:p>
  </w:endnote>
  <w:endnote w:type="continuationSeparator" w:id="0">
    <w:p w14:paraId="09186CB8" w14:textId="77777777" w:rsidR="00424287" w:rsidRDefault="00424287" w:rsidP="00907F04">
      <w:r>
        <w:continuationSeparator/>
      </w:r>
    </w:p>
  </w:endnote>
  <w:endnote w:type="continuationNotice" w:id="1">
    <w:p w14:paraId="31A8A53D" w14:textId="77777777" w:rsidR="00424287" w:rsidRDefault="004242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4829BA" w:rsidRDefault="004829B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4829BA" w:rsidRDefault="004829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4829BA" w:rsidRDefault="004829B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4829BA" w:rsidRDefault="004829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0A4B4" w14:textId="77777777" w:rsidR="00424287" w:rsidRDefault="00424287" w:rsidP="00907F04">
      <w:r>
        <w:separator/>
      </w:r>
    </w:p>
  </w:footnote>
  <w:footnote w:type="continuationSeparator" w:id="0">
    <w:p w14:paraId="172E3342" w14:textId="77777777" w:rsidR="00424287" w:rsidRDefault="00424287" w:rsidP="00907F04">
      <w:r>
        <w:continuationSeparator/>
      </w:r>
    </w:p>
  </w:footnote>
  <w:footnote w:type="continuationNotice" w:id="1">
    <w:p w14:paraId="2CB4EB42" w14:textId="77777777" w:rsidR="00424287" w:rsidRDefault="004242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0FAD4" w14:textId="77777777" w:rsidR="004829BA" w:rsidRDefault="004829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rson w15:author="Snyder, Detrick">
    <w15:presenceInfo w15:providerId="None" w15:userId="Snyder, Detrick"/>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375"/>
    <w:rsid w:val="000654BB"/>
    <w:rsid w:val="00065538"/>
    <w:rsid w:val="000655C9"/>
    <w:rsid w:val="0006561D"/>
    <w:rsid w:val="00065C1C"/>
    <w:rsid w:val="000663A7"/>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ACE"/>
    <w:rsid w:val="001A3C42"/>
    <w:rsid w:val="001A4752"/>
    <w:rsid w:val="001A5F74"/>
    <w:rsid w:val="001A6A7C"/>
    <w:rsid w:val="001A6B81"/>
    <w:rsid w:val="001A6BE0"/>
    <w:rsid w:val="001A7E83"/>
    <w:rsid w:val="001B072E"/>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4AE"/>
    <w:rsid w:val="002748C8"/>
    <w:rsid w:val="00275E69"/>
    <w:rsid w:val="002831C7"/>
    <w:rsid w:val="0028395B"/>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BD8"/>
    <w:rsid w:val="003A0720"/>
    <w:rsid w:val="003A1FB5"/>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6DB6"/>
    <w:rsid w:val="004905D8"/>
    <w:rsid w:val="00490637"/>
    <w:rsid w:val="00491AAA"/>
    <w:rsid w:val="00493B4C"/>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3EC4"/>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11922"/>
    <w:rsid w:val="00611FDB"/>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94C"/>
    <w:rsid w:val="00692503"/>
    <w:rsid w:val="006929D3"/>
    <w:rsid w:val="006946FD"/>
    <w:rsid w:val="006968DB"/>
    <w:rsid w:val="00697482"/>
    <w:rsid w:val="006A182B"/>
    <w:rsid w:val="006A4F02"/>
    <w:rsid w:val="006A621A"/>
    <w:rsid w:val="006B17F7"/>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EED"/>
    <w:rsid w:val="00731F12"/>
    <w:rsid w:val="0073540B"/>
    <w:rsid w:val="007361D6"/>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A70A1"/>
    <w:rsid w:val="007B0A52"/>
    <w:rsid w:val="007B2658"/>
    <w:rsid w:val="007B3C5C"/>
    <w:rsid w:val="007B5953"/>
    <w:rsid w:val="007B624A"/>
    <w:rsid w:val="007B7563"/>
    <w:rsid w:val="007B7AEB"/>
    <w:rsid w:val="007C0FAF"/>
    <w:rsid w:val="007C1B21"/>
    <w:rsid w:val="007C41D9"/>
    <w:rsid w:val="007C443F"/>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30F3"/>
    <w:rsid w:val="00834945"/>
    <w:rsid w:val="00837DCF"/>
    <w:rsid w:val="00841897"/>
    <w:rsid w:val="00841CC6"/>
    <w:rsid w:val="00842D6C"/>
    <w:rsid w:val="00842DEC"/>
    <w:rsid w:val="008437EE"/>
    <w:rsid w:val="00846E76"/>
    <w:rsid w:val="0085280E"/>
    <w:rsid w:val="00853CF1"/>
    <w:rsid w:val="008545F6"/>
    <w:rsid w:val="00855284"/>
    <w:rsid w:val="00855736"/>
    <w:rsid w:val="008578BC"/>
    <w:rsid w:val="0086281F"/>
    <w:rsid w:val="008629E7"/>
    <w:rsid w:val="00862AC5"/>
    <w:rsid w:val="00863DEF"/>
    <w:rsid w:val="00863F83"/>
    <w:rsid w:val="00864774"/>
    <w:rsid w:val="00864B68"/>
    <w:rsid w:val="0086523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6B2A"/>
    <w:rsid w:val="00917778"/>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E0A86"/>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6269"/>
    <w:rsid w:val="00AA0DC8"/>
    <w:rsid w:val="00AA46FC"/>
    <w:rsid w:val="00AB0EFD"/>
    <w:rsid w:val="00AB0F5C"/>
    <w:rsid w:val="00AB3D88"/>
    <w:rsid w:val="00AB442D"/>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CC3"/>
    <w:rsid w:val="00B07D41"/>
    <w:rsid w:val="00B10A19"/>
    <w:rsid w:val="00B10F4F"/>
    <w:rsid w:val="00B12441"/>
    <w:rsid w:val="00B1423F"/>
    <w:rsid w:val="00B14B61"/>
    <w:rsid w:val="00B16D14"/>
    <w:rsid w:val="00B16E04"/>
    <w:rsid w:val="00B17BC0"/>
    <w:rsid w:val="00B20F63"/>
    <w:rsid w:val="00B21B54"/>
    <w:rsid w:val="00B21BBD"/>
    <w:rsid w:val="00B2365E"/>
    <w:rsid w:val="00B3367D"/>
    <w:rsid w:val="00B3409A"/>
    <w:rsid w:val="00B350F7"/>
    <w:rsid w:val="00B355DD"/>
    <w:rsid w:val="00B359CC"/>
    <w:rsid w:val="00B4027F"/>
    <w:rsid w:val="00B406A6"/>
    <w:rsid w:val="00B4185D"/>
    <w:rsid w:val="00B421EE"/>
    <w:rsid w:val="00B43DA6"/>
    <w:rsid w:val="00B441ED"/>
    <w:rsid w:val="00B44B70"/>
    <w:rsid w:val="00B44CBD"/>
    <w:rsid w:val="00B4522B"/>
    <w:rsid w:val="00B457C1"/>
    <w:rsid w:val="00B508DD"/>
    <w:rsid w:val="00B509CA"/>
    <w:rsid w:val="00B537F3"/>
    <w:rsid w:val="00B53D0C"/>
    <w:rsid w:val="00B54B6B"/>
    <w:rsid w:val="00B55111"/>
    <w:rsid w:val="00B558A8"/>
    <w:rsid w:val="00B55A35"/>
    <w:rsid w:val="00B57468"/>
    <w:rsid w:val="00B57479"/>
    <w:rsid w:val="00B57AFA"/>
    <w:rsid w:val="00B603A2"/>
    <w:rsid w:val="00B6405D"/>
    <w:rsid w:val="00B7129F"/>
    <w:rsid w:val="00B75A6D"/>
    <w:rsid w:val="00B77490"/>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B0B"/>
    <w:rsid w:val="00BB243B"/>
    <w:rsid w:val="00BB27F2"/>
    <w:rsid w:val="00BB2ABA"/>
    <w:rsid w:val="00BB2B9F"/>
    <w:rsid w:val="00BC018F"/>
    <w:rsid w:val="00BC1D34"/>
    <w:rsid w:val="00BC2B30"/>
    <w:rsid w:val="00BC2B3A"/>
    <w:rsid w:val="00BC3D51"/>
    <w:rsid w:val="00BC442F"/>
    <w:rsid w:val="00BD018B"/>
    <w:rsid w:val="00BD065C"/>
    <w:rsid w:val="00BD09F2"/>
    <w:rsid w:val="00BD2AEE"/>
    <w:rsid w:val="00BD3178"/>
    <w:rsid w:val="00BD5B50"/>
    <w:rsid w:val="00BD7496"/>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74E4"/>
    <w:rsid w:val="00CA1143"/>
    <w:rsid w:val="00CA5D0E"/>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46F80"/>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48E0"/>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3334"/>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34A5"/>
    <w:rsid w:val="00E83625"/>
    <w:rsid w:val="00E8494E"/>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46A2"/>
    <w:rsid w:val="00F34736"/>
    <w:rsid w:val="00F360EF"/>
    <w:rsid w:val="00F4016C"/>
    <w:rsid w:val="00F44F22"/>
    <w:rsid w:val="00F45785"/>
    <w:rsid w:val="00F511D4"/>
    <w:rsid w:val="00F51352"/>
    <w:rsid w:val="00F51CBA"/>
    <w:rsid w:val="00F52887"/>
    <w:rsid w:val="00F54AD8"/>
    <w:rsid w:val="00F55160"/>
    <w:rsid w:val="00F55F9A"/>
    <w:rsid w:val="00F56BB1"/>
    <w:rsid w:val="00F57113"/>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3D74"/>
    <w:rsid w:val="00F7415D"/>
    <w:rsid w:val="00F75ACE"/>
    <w:rsid w:val="00F77336"/>
    <w:rsid w:val="00F80B95"/>
    <w:rsid w:val="00F811D4"/>
    <w:rsid w:val="00F81C56"/>
    <w:rsid w:val="00F82617"/>
    <w:rsid w:val="00F82657"/>
    <w:rsid w:val="00F82FCB"/>
    <w:rsid w:val="00F85478"/>
    <w:rsid w:val="00F901B5"/>
    <w:rsid w:val="00F91E6A"/>
    <w:rsid w:val="00F92207"/>
    <w:rsid w:val="00F93B2F"/>
    <w:rsid w:val="00F93FA0"/>
    <w:rsid w:val="00F94801"/>
    <w:rsid w:val="00F951B7"/>
    <w:rsid w:val="00F95BF3"/>
    <w:rsid w:val="00F95FEE"/>
    <w:rsid w:val="00F97AA9"/>
    <w:rsid w:val="00FA15D0"/>
    <w:rsid w:val="00FA211F"/>
    <w:rsid w:val="00FA3806"/>
    <w:rsid w:val="00FA495A"/>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E087F"/>
    <w:rsid w:val="00FE1A39"/>
    <w:rsid w:val="00FE4EDB"/>
    <w:rsid w:val="00FE5A6C"/>
    <w:rsid w:val="00FE63C1"/>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term=Yoon%20MS%5BAuthor%5D&amp;cauthor=true&amp;cauthor_uid=29077002" TargetMode="External"/><Relationship Id="rId3" Type="http://schemas.openxmlformats.org/officeDocument/2006/relationships/hyperlink" Target="https://www.ncbi.nlm.nih.gov/pubmed/?term=P%C3%A9ronnet%20F%5BAuthor%5D&amp;cauthor=true&amp;cauthor_uid=1645211" TargetMode="External"/><Relationship Id="rId7" Type="http://schemas.openxmlformats.org/officeDocument/2006/relationships/hyperlink" Target="https://dx.doi.org/10.3390%2Fnu9111176" TargetMode="External"/><Relationship Id="rId2" Type="http://schemas.openxmlformats.org/officeDocument/2006/relationships/hyperlink" Target="https://www.ncbi.nlm.nih.gov/pubmed/1645211" TargetMode="External"/><Relationship Id="rId1" Type="http://schemas.openxmlformats.org/officeDocument/2006/relationships/hyperlink" Target="https://www.ncbi.nlm.nih.gov/pubmed/1645211" TargetMode="External"/><Relationship Id="rId6" Type="http://schemas.openxmlformats.org/officeDocument/2006/relationships/hyperlink" Target="https://www.ncbi.nlm.nih.gov/pmc/articles/PMC5707648/" TargetMode="External"/><Relationship Id="rId5" Type="http://schemas.openxmlformats.org/officeDocument/2006/relationships/hyperlink" Target="https://www.ncbi.nlm.nih.gov/pmc/articles/PMC5707648/" TargetMode="External"/><Relationship Id="rId4" Type="http://schemas.openxmlformats.org/officeDocument/2006/relationships/hyperlink" Target="https://www.ncbi.nlm.nih.gov/pubmed/?term=Massicotte%20D%5BAuthor%5D&amp;cauthor=true&amp;cauthor_uid=1645211" TargetMode="External"/><Relationship Id="rId9" Type="http://schemas.openxmlformats.org/officeDocument/2006/relationships/hyperlink" Target="https://www.ncbi.nlm.nih.gov/pubmed/2907700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BD574-FEF8-1C45-AA70-CE3280C94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20</Pages>
  <Words>65894</Words>
  <Characters>375601</Characters>
  <Application>Microsoft Office Word</Application>
  <DocSecurity>0</DocSecurity>
  <Lines>3130</Lines>
  <Paragraphs>88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89</cp:revision>
  <cp:lastPrinted>2019-03-04T18:31:00Z</cp:lastPrinted>
  <dcterms:created xsi:type="dcterms:W3CDTF">2019-05-22T19:29:00Z</dcterms:created>
  <dcterms:modified xsi:type="dcterms:W3CDTF">2019-07-1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